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AA80F81" w14:textId="16B6B804" w:rsidR="00FF56B2" w:rsidRPr="00314DDC" w:rsidRDefault="00872360" w:rsidP="00314DDC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</w:rPr>
      </w:pPr>
      <w:r w:rsidRPr="00314DDC">
        <w:rPr>
          <w:rFonts w:ascii="Times New Roman" w:hAnsi="Times New Roman" w:cs="Times New Roman"/>
          <w:b/>
          <w:bCs/>
          <w:sz w:val="22"/>
          <w:szCs w:val="22"/>
        </w:rPr>
        <w:t xml:space="preserve">Supplementary file </w:t>
      </w:r>
      <w:r w:rsidR="009C179B">
        <w:rPr>
          <w:rFonts w:ascii="Times New Roman" w:hAnsi="Times New Roman" w:cs="Times New Roman"/>
          <w:b/>
          <w:bCs/>
          <w:sz w:val="22"/>
          <w:szCs w:val="22"/>
        </w:rPr>
        <w:t>3</w:t>
      </w:r>
      <w:r w:rsidR="0048117A" w:rsidRPr="00314DDC">
        <w:rPr>
          <w:rFonts w:ascii="Times New Roman" w:hAnsi="Times New Roman" w:cs="Times New Roman"/>
          <w:b/>
          <w:bCs/>
          <w:sz w:val="22"/>
          <w:szCs w:val="22"/>
        </w:rPr>
        <w:t xml:space="preserve">. All identified functional </w:t>
      </w:r>
      <w:r w:rsidR="00BB7AE2" w:rsidRPr="00314DDC">
        <w:rPr>
          <w:rFonts w:ascii="Times New Roman" w:hAnsi="Times New Roman" w:cs="Times New Roman"/>
          <w:b/>
          <w:bCs/>
          <w:sz w:val="22"/>
          <w:szCs w:val="22"/>
        </w:rPr>
        <w:t>single nucleotide variants (</w:t>
      </w:r>
      <w:r w:rsidR="0048117A" w:rsidRPr="00314DDC">
        <w:rPr>
          <w:rFonts w:ascii="Times New Roman" w:hAnsi="Times New Roman" w:cs="Times New Roman"/>
          <w:b/>
          <w:bCs/>
          <w:sz w:val="22"/>
          <w:szCs w:val="22"/>
        </w:rPr>
        <w:t>SNVs</w:t>
      </w:r>
      <w:r w:rsidR="00BB7AE2" w:rsidRPr="00314DDC">
        <w:rPr>
          <w:rFonts w:ascii="Times New Roman" w:hAnsi="Times New Roman" w:cs="Times New Roman"/>
          <w:b/>
          <w:bCs/>
          <w:sz w:val="22"/>
          <w:szCs w:val="22"/>
        </w:rPr>
        <w:t>)</w:t>
      </w:r>
      <w:r w:rsidR="0048117A" w:rsidRPr="00314DDC">
        <w:rPr>
          <w:rFonts w:ascii="Times New Roman" w:hAnsi="Times New Roman" w:cs="Times New Roman"/>
          <w:b/>
          <w:bCs/>
          <w:sz w:val="22"/>
          <w:szCs w:val="22"/>
        </w:rPr>
        <w:t xml:space="preserve"> </w:t>
      </w:r>
      <w:r w:rsidR="00C94FF5" w:rsidRPr="00314DDC">
        <w:rPr>
          <w:rFonts w:ascii="Times New Roman" w:hAnsi="Times New Roman" w:cs="Times New Roman"/>
          <w:b/>
          <w:bCs/>
          <w:sz w:val="22"/>
          <w:szCs w:val="22"/>
        </w:rPr>
        <w:t xml:space="preserve">in </w:t>
      </w:r>
      <w:r w:rsidR="00C53EF3" w:rsidRPr="00314DDC">
        <w:rPr>
          <w:rFonts w:ascii="Times New Roman" w:hAnsi="Times New Roman" w:cs="Times New Roman"/>
          <w:b/>
          <w:bCs/>
          <w:sz w:val="22"/>
          <w:szCs w:val="22"/>
        </w:rPr>
        <w:t xml:space="preserve">the </w:t>
      </w:r>
      <w:r w:rsidR="00C94FF5" w:rsidRPr="00314DDC">
        <w:rPr>
          <w:rFonts w:ascii="Times New Roman" w:hAnsi="Times New Roman" w:cs="Times New Roman"/>
          <w:b/>
          <w:bCs/>
          <w:sz w:val="22"/>
          <w:szCs w:val="22"/>
        </w:rPr>
        <w:t xml:space="preserve">H1N1 virus </w:t>
      </w:r>
      <w:r w:rsidR="0048117A" w:rsidRPr="00314DDC">
        <w:rPr>
          <w:rFonts w:ascii="Times New Roman" w:hAnsi="Times New Roman" w:cs="Times New Roman"/>
          <w:b/>
          <w:bCs/>
          <w:sz w:val="22"/>
          <w:szCs w:val="22"/>
        </w:rPr>
        <w:t>with annotations</w:t>
      </w:r>
      <w:r w:rsidR="00AE7382" w:rsidRPr="00314DDC">
        <w:rPr>
          <w:rFonts w:ascii="Times New Roman" w:hAnsi="Times New Roman" w:cs="Times New Roman"/>
          <w:b/>
          <w:bCs/>
          <w:sz w:val="22"/>
          <w:szCs w:val="22"/>
        </w:rPr>
        <w:t>.</w:t>
      </w:r>
      <w:r w:rsidR="00C94FF5" w:rsidRPr="00314DDC">
        <w:rPr>
          <w:rFonts w:ascii="Times New Roman" w:hAnsi="Times New Roman" w:cs="Times New Roman"/>
          <w:b/>
          <w:bCs/>
          <w:sz w:val="22"/>
          <w:szCs w:val="22"/>
        </w:rPr>
        <w:t xml:space="preserve"> </w:t>
      </w:r>
    </w:p>
    <w:p w14:paraId="7222B874" w14:textId="77777777" w:rsidR="00872360" w:rsidRPr="00C94FF5" w:rsidRDefault="00872360" w:rsidP="00314DDC">
      <w:pPr>
        <w:spacing w:line="480" w:lineRule="auto"/>
        <w:rPr>
          <w:rFonts w:ascii="Times New Roman" w:hAnsi="Times New Roman" w:cs="Times New Roman"/>
          <w:b/>
          <w:bCs/>
        </w:rPr>
      </w:pPr>
    </w:p>
    <w:tbl>
      <w:tblPr>
        <w:tblStyle w:val="a3"/>
        <w:tblW w:w="0" w:type="auto"/>
        <w:tblLook w:val="04A0" w:firstRow="1" w:lastRow="0" w:firstColumn="1" w:lastColumn="0" w:noHBand="0" w:noVBand="1"/>
      </w:tblPr>
      <w:tblGrid>
        <w:gridCol w:w="550"/>
        <w:gridCol w:w="969"/>
        <w:gridCol w:w="768"/>
        <w:gridCol w:w="536"/>
        <w:gridCol w:w="898"/>
        <w:gridCol w:w="735"/>
        <w:gridCol w:w="977"/>
        <w:gridCol w:w="806"/>
        <w:gridCol w:w="1408"/>
        <w:gridCol w:w="3728"/>
        <w:gridCol w:w="1575"/>
      </w:tblGrid>
      <w:tr w:rsidR="00E7443C" w:rsidRPr="001E5D3B" w14:paraId="0711DC35" w14:textId="77777777" w:rsidTr="00DA5C30">
        <w:tc>
          <w:tcPr>
            <w:tcW w:w="0" w:type="auto"/>
            <w:vAlign w:val="center"/>
          </w:tcPr>
          <w:p w14:paraId="4E0E7F25" w14:textId="75E45C0C" w:rsidR="001E5D3B" w:rsidRPr="002F5F67" w:rsidRDefault="001E5D3B" w:rsidP="001E5D3B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2F5F67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Pig ID</w:t>
            </w:r>
          </w:p>
        </w:tc>
        <w:tc>
          <w:tcPr>
            <w:tcW w:w="0" w:type="auto"/>
            <w:vAlign w:val="center"/>
          </w:tcPr>
          <w:p w14:paraId="1D309459" w14:textId="39FA4CDA" w:rsidR="001E5D3B" w:rsidRPr="002F5F67" w:rsidRDefault="001E5D3B" w:rsidP="001E5D3B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2F5F67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Treatment</w:t>
            </w:r>
          </w:p>
        </w:tc>
        <w:tc>
          <w:tcPr>
            <w:tcW w:w="0" w:type="auto"/>
            <w:vAlign w:val="center"/>
          </w:tcPr>
          <w:p w14:paraId="6BB7CF01" w14:textId="50B74497" w:rsidR="001E5D3B" w:rsidRPr="002F5F67" w:rsidRDefault="001E5D3B" w:rsidP="001E5D3B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2F5F67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Coding region</w:t>
            </w:r>
          </w:p>
        </w:tc>
        <w:tc>
          <w:tcPr>
            <w:tcW w:w="0" w:type="auto"/>
            <w:vAlign w:val="center"/>
          </w:tcPr>
          <w:p w14:paraId="058D4DCE" w14:textId="2FC9FD2C" w:rsidR="001E5D3B" w:rsidRPr="002F5F67" w:rsidRDefault="001E5D3B" w:rsidP="001E5D3B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2F5F67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Site</w:t>
            </w:r>
          </w:p>
        </w:tc>
        <w:tc>
          <w:tcPr>
            <w:tcW w:w="0" w:type="auto"/>
            <w:vAlign w:val="center"/>
          </w:tcPr>
          <w:p w14:paraId="18EE95CE" w14:textId="5F332647" w:rsidR="001E5D3B" w:rsidRPr="002F5F67" w:rsidRDefault="001E5D3B" w:rsidP="001E5D3B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2F5F67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Reference</w:t>
            </w:r>
          </w:p>
        </w:tc>
        <w:tc>
          <w:tcPr>
            <w:tcW w:w="0" w:type="auto"/>
            <w:vAlign w:val="center"/>
          </w:tcPr>
          <w:p w14:paraId="13F5BBA2" w14:textId="3924F135" w:rsidR="001E5D3B" w:rsidRPr="002F5F67" w:rsidRDefault="001E5D3B" w:rsidP="001E5D3B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2F5F67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Variant</w:t>
            </w:r>
          </w:p>
        </w:tc>
        <w:tc>
          <w:tcPr>
            <w:tcW w:w="0" w:type="auto"/>
            <w:vAlign w:val="center"/>
          </w:tcPr>
          <w:p w14:paraId="552BE761" w14:textId="6D56F114" w:rsidR="001E5D3B" w:rsidRPr="002F5F67" w:rsidRDefault="001E5D3B" w:rsidP="001E5D3B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2F5F67"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F</w:t>
            </w:r>
            <w:r w:rsidRPr="002F5F67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requency (%)</w:t>
            </w:r>
          </w:p>
        </w:tc>
        <w:tc>
          <w:tcPr>
            <w:tcW w:w="0" w:type="auto"/>
            <w:vAlign w:val="center"/>
          </w:tcPr>
          <w:p w14:paraId="1058508E" w14:textId="1AABE9E3" w:rsidR="001E5D3B" w:rsidRPr="002F5F67" w:rsidRDefault="001E5D3B" w:rsidP="001E5D3B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2F5F67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Amino acid change</w:t>
            </w:r>
          </w:p>
        </w:tc>
        <w:tc>
          <w:tcPr>
            <w:tcW w:w="1178" w:type="dxa"/>
            <w:vAlign w:val="center"/>
          </w:tcPr>
          <w:p w14:paraId="271702AC" w14:textId="50386B8D" w:rsidR="001E5D3B" w:rsidRPr="002F5F67" w:rsidRDefault="001E5D3B" w:rsidP="001E5D3B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2F5F67"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M</w:t>
            </w:r>
            <w:r w:rsidRPr="002F5F67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utation type</w:t>
            </w:r>
          </w:p>
        </w:tc>
        <w:tc>
          <w:tcPr>
            <w:tcW w:w="3728" w:type="dxa"/>
            <w:vAlign w:val="center"/>
          </w:tcPr>
          <w:p w14:paraId="38CE44F8" w14:textId="5EBDF830" w:rsidR="001E5D3B" w:rsidRPr="002F5F67" w:rsidRDefault="001E5D3B" w:rsidP="001E5D3B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2F5F67"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F</w:t>
            </w:r>
            <w:r w:rsidRPr="002F5F67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 xml:space="preserve">unctional </w:t>
            </w:r>
            <w:r w:rsidR="00D728E4"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description</w:t>
            </w:r>
          </w:p>
        </w:tc>
        <w:tc>
          <w:tcPr>
            <w:tcW w:w="0" w:type="auto"/>
            <w:vAlign w:val="center"/>
          </w:tcPr>
          <w:p w14:paraId="5C38B8AE" w14:textId="1DC597BA" w:rsidR="001E5D3B" w:rsidRPr="002F5F67" w:rsidRDefault="001E5D3B" w:rsidP="001E5D3B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2F5F67"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F</w:t>
            </w:r>
            <w:r w:rsidRPr="002F5F67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unctional type</w:t>
            </w:r>
          </w:p>
        </w:tc>
      </w:tr>
      <w:tr w:rsidR="00E7443C" w:rsidRPr="001E5D3B" w14:paraId="5C84B592" w14:textId="77777777" w:rsidTr="00DA5C30">
        <w:tc>
          <w:tcPr>
            <w:tcW w:w="0" w:type="auto"/>
            <w:vAlign w:val="center"/>
          </w:tcPr>
          <w:p w14:paraId="53398D6F" w14:textId="13721993" w:rsidR="001A4FBF" w:rsidRPr="002F5F67" w:rsidRDefault="001A4FBF" w:rsidP="001A4FB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73</w:t>
            </w:r>
          </w:p>
        </w:tc>
        <w:tc>
          <w:tcPr>
            <w:tcW w:w="0" w:type="auto"/>
            <w:vAlign w:val="center"/>
          </w:tcPr>
          <w:p w14:paraId="61F3AD4B" w14:textId="039E444F" w:rsidR="001A4FBF" w:rsidRPr="002F5F67" w:rsidRDefault="001A4FBF" w:rsidP="001A4FB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INGLE LAIV</w:t>
            </w:r>
          </w:p>
        </w:tc>
        <w:tc>
          <w:tcPr>
            <w:tcW w:w="0" w:type="auto"/>
            <w:vAlign w:val="center"/>
          </w:tcPr>
          <w:p w14:paraId="5C4C0B82" w14:textId="6BE599E6" w:rsidR="001A4FBF" w:rsidRPr="002F5F67" w:rsidRDefault="001A4FBF" w:rsidP="001A4FB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M1</w:t>
            </w:r>
          </w:p>
        </w:tc>
        <w:tc>
          <w:tcPr>
            <w:tcW w:w="0" w:type="auto"/>
            <w:vAlign w:val="center"/>
          </w:tcPr>
          <w:p w14:paraId="6C625E54" w14:textId="4044B18F" w:rsidR="001A4FBF" w:rsidRPr="001A4FBF" w:rsidRDefault="001A4FBF" w:rsidP="001A4FB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598</w:t>
            </w:r>
          </w:p>
        </w:tc>
        <w:tc>
          <w:tcPr>
            <w:tcW w:w="0" w:type="auto"/>
            <w:vAlign w:val="center"/>
          </w:tcPr>
          <w:p w14:paraId="14C9B022" w14:textId="503E2C00" w:rsidR="001A4FBF" w:rsidRPr="001A4FBF" w:rsidRDefault="001A4FBF" w:rsidP="001A4FB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0" w:type="auto"/>
            <w:vAlign w:val="center"/>
          </w:tcPr>
          <w:p w14:paraId="1876C652" w14:textId="028F3858" w:rsidR="001A4FBF" w:rsidRPr="001A4FBF" w:rsidRDefault="001A4FBF" w:rsidP="001A4FB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1FA2F396" w14:textId="622B47A6" w:rsidR="001A4FBF" w:rsidRPr="001A4FBF" w:rsidRDefault="001A4FBF" w:rsidP="001A4FB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88.5</w:t>
            </w:r>
          </w:p>
        </w:tc>
        <w:tc>
          <w:tcPr>
            <w:tcW w:w="0" w:type="auto"/>
            <w:vAlign w:val="center"/>
          </w:tcPr>
          <w:p w14:paraId="49677305" w14:textId="5AEA126F" w:rsidR="001A4FBF" w:rsidRPr="001A4FBF" w:rsidRDefault="001A4FBF" w:rsidP="001A4FB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200A</w:t>
            </w:r>
          </w:p>
        </w:tc>
        <w:tc>
          <w:tcPr>
            <w:tcW w:w="1178" w:type="dxa"/>
            <w:vAlign w:val="center"/>
          </w:tcPr>
          <w:p w14:paraId="20B46321" w14:textId="092AC37C" w:rsidR="001A4FBF" w:rsidRPr="00733599" w:rsidRDefault="001A4FBF" w:rsidP="001A4FB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  <w:vAlign w:val="center"/>
          </w:tcPr>
          <w:p w14:paraId="434BBA6F" w14:textId="7FA2C1BC" w:rsidR="001A4FBF" w:rsidRPr="001E5D3B" w:rsidRDefault="0098280B" w:rsidP="001A4FB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M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C-terminal) </w:t>
            </w: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vRNP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binding region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42-6822","author":[{"dropping-particle":"","family":"Baudin","given":"Florence","non-dropping-particle":"","parse-names":false,"suffix":""},{"dropping-particle":"","family":"Petit","given":"Isabelle","non-dropping-particle":"","parse-names":false,"suffix":""},{"dropping-particle":"","family":"Weissenhorn","given":"Winfried","non-dropping-particle":"","parse-names":false,"suffix":""},{"dropping-particle":"","family":"Ruigrok","given":"Rob W H","non-dropping-particle":"","parse-names":false,"suffix":""}],"container-title":"Virology","id":"ITEM-1","issue":"1","issued":{"date-parts":[["2001"]]},"page":"102-108","publisher":"Elsevier","title":"In vitro dissection of the membrane and RNP binding activities of influenza virus M1 protein","type":"article-journal","volume":"281"},"uris":["http://www.mendeley.com/documents/?uuid=619f8c23-ca53-4b95-a316-0bde20201427"]}],"mendeley":{"formattedCitation":"(Baudin, Petit, Weissenhorn, &amp; Ruigrok, 2001)","plainTextFormattedCitation":"(Baudin, Petit, Weissenhorn, &amp; Ruigrok, 2001)","previouslyFormattedCitation":"[1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Baudin, Petit, Weissenhorn, &amp; Ruigrok, 2001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4B3C1F2C" w14:textId="040D6761" w:rsidR="001A4FBF" w:rsidRPr="001A4FBF" w:rsidRDefault="001A4FBF" w:rsidP="001A4FB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us assembly, budding and release</w:t>
            </w:r>
          </w:p>
        </w:tc>
      </w:tr>
      <w:tr w:rsidR="00E7443C" w:rsidRPr="001E5D3B" w14:paraId="4682274C" w14:textId="77777777" w:rsidTr="00DA5C30">
        <w:tc>
          <w:tcPr>
            <w:tcW w:w="0" w:type="auto"/>
            <w:vAlign w:val="center"/>
          </w:tcPr>
          <w:p w14:paraId="6A369307" w14:textId="1B4BCC36" w:rsidR="001A4FBF" w:rsidRPr="002F5F67" w:rsidRDefault="001A4FBF" w:rsidP="001A4FB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86</w:t>
            </w:r>
          </w:p>
        </w:tc>
        <w:tc>
          <w:tcPr>
            <w:tcW w:w="0" w:type="auto"/>
            <w:vAlign w:val="center"/>
          </w:tcPr>
          <w:p w14:paraId="4AB37073" w14:textId="5C4F8FC9" w:rsidR="001A4FBF" w:rsidRPr="002F5F67" w:rsidRDefault="001A4FBF" w:rsidP="001A4FB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60EDBDBF" w14:textId="624DF048" w:rsidR="001A4FBF" w:rsidRPr="002F5F67" w:rsidRDefault="001A4FBF" w:rsidP="001A4FB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M1</w:t>
            </w:r>
          </w:p>
        </w:tc>
        <w:tc>
          <w:tcPr>
            <w:tcW w:w="0" w:type="auto"/>
            <w:vAlign w:val="center"/>
          </w:tcPr>
          <w:p w14:paraId="1B953DA7" w14:textId="47776A0E" w:rsidR="001A4FBF" w:rsidRPr="001A4FBF" w:rsidRDefault="001A4FBF" w:rsidP="001A4FB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63</w:t>
            </w:r>
          </w:p>
        </w:tc>
        <w:tc>
          <w:tcPr>
            <w:tcW w:w="0" w:type="auto"/>
            <w:vAlign w:val="center"/>
          </w:tcPr>
          <w:p w14:paraId="476AED69" w14:textId="16179FB7" w:rsidR="001A4FBF" w:rsidRPr="001A4FBF" w:rsidRDefault="001A4FBF" w:rsidP="001A4FB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6C22A265" w14:textId="5158BDB8" w:rsidR="001A4FBF" w:rsidRPr="001A4FBF" w:rsidRDefault="001A4FBF" w:rsidP="001A4FB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07BCE0F3" w14:textId="17322FC8" w:rsidR="001A4FBF" w:rsidRPr="001A4FBF" w:rsidRDefault="001A4FBF" w:rsidP="001A4FB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3.1</w:t>
            </w:r>
          </w:p>
        </w:tc>
        <w:tc>
          <w:tcPr>
            <w:tcW w:w="0" w:type="auto"/>
            <w:vAlign w:val="center"/>
          </w:tcPr>
          <w:p w14:paraId="740E7F40" w14:textId="73B67144" w:rsidR="001A4FBF" w:rsidRPr="001A4FBF" w:rsidRDefault="001A4FBF" w:rsidP="001A4FB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155T</w:t>
            </w:r>
          </w:p>
        </w:tc>
        <w:tc>
          <w:tcPr>
            <w:tcW w:w="1178" w:type="dxa"/>
            <w:vAlign w:val="center"/>
          </w:tcPr>
          <w:p w14:paraId="6B34A432" w14:textId="489A1854" w:rsidR="001A4FBF" w:rsidRPr="00733599" w:rsidRDefault="001A4FBF" w:rsidP="001A4FB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  <w:vAlign w:val="center"/>
          </w:tcPr>
          <w:p w14:paraId="5D8C0C5F" w14:textId="1FFBAB84" w:rsidR="001A4FBF" w:rsidRPr="001E5D3B" w:rsidRDefault="001030C5" w:rsidP="001A4FB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A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ssociated with</w:t>
            </w:r>
            <w:r w:rsidR="00492AAE">
              <w:rPr>
                <w:rFonts w:ascii="Times New Roman" w:hAnsi="Times New Roman" w:cs="Times New Roman"/>
                <w:sz w:val="16"/>
                <w:szCs w:val="16"/>
              </w:rPr>
              <w:t xml:space="preserve"> the virulence of H9 subtype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virus in mice </w:t>
            </w:r>
            <w:r w:rsidR="009551FC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22-538X","author":[{"dropping-particle":"","family":"Hui","given":"Eric Ka-Wai","non-dropping-particle":"","parse-names":false,"suffix":""},{"dropping-particle":"","family":"Smee","given":"Donald F","non-dropping-particle":"","parse-names":false,"suffix":""},{"dropping-particle":"","family":"Wong","given":"Min-Hui","non-dropping-particle":"","parse-names":false,"suffix":""},{"dropping-particle":"","family":"Nayak","given":"Debi P","non-dropping-particle":"","parse-names":false,"suffix":""}],"container-title":"Journal of virology","id":"ITEM-1","issue":"12","issued":{"date-parts":[["2006"]]},"page":"5697-5707","publisher":"Am Soc Microbiol","title":"Mutations in influenza virus M1 CCHH, the putative zinc finger motif, cause attenuation in mice and protect mice against lethal influenza virus infection","type":"article-journal","volume":"80"},"uris":["http://www.mendeley.com/documents/?uuid=2cb38dcb-cdb9-4e2a-9997-1cb319631f6c"]},{"id":"ITEM-2","itemData":{"ISSN":"0022-538X","author":[{"dropping-particle":"","family":"Ye","given":"Zhiping","non-dropping-particle":"","parse-names":false,"suffix":""},{"dropping-particle":"","family":"Liu","given":"Teresa","non-dropping-particle":"","parse-names":false,"suffix":""},{"dropping-particle":"","family":"Offringa","given":"Daniel P","non-dropping-particle":"","parse-names":false,"suffix":""},{"dropping-particle":"","family":"McInnis","given":"Jonathan","non-dropping-particle":"","parse-names":false,"suffix":""},{"dropping-particle":"","family":"Levandowski","given":"Roland A","non-dropping-particle":"","parse-names":false,"suffix":""}],"container-title":"Journal of virology","id":"ITEM-2","issue":"9","issued":{"date-parts":[["1999"]]},"page":"7467-7473","publisher":"Am Soc Microbiol","title":"Association of influenza virus matrix protein with ribonucleoproteins","type":"article-journal","volume":"73"},"uris":["http://www.mendeley.com/documents/?uuid=7e3dfc56-d925-4da0-945c-acd4091b742d"]}],"mendeley":{"formattedCitation":"(Hui, Smee, Wong, &amp; Nayak, 2006; Z. Ye, Liu, Offringa, McInnis, &amp; Levandowski, 1999)","plainTextFormattedCitation":"(Hui, Smee, Wong, &amp; Nayak, 2006; Z. Ye, Liu, Offringa, McInnis, &amp; Levandowski, 1999)","previouslyFormattedCitation":"[2,3]"},"properties":{"noteIndex":0},"schema":"https://github.com/citation-style-language/schema/raw/master/csl-citation.json"}</w:instrText>
            </w:r>
            <w:r w:rsidR="009551FC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Hui, Smee, Wong, &amp; Nayak, 2006; Z. Ye, Liu, Offringa, McInnis, &amp; Levandowski, 1999)</w:t>
            </w:r>
            <w:r w:rsidR="009551FC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60C37C3D" w14:textId="6482CDCC" w:rsidR="001A4FBF" w:rsidRPr="001A4FBF" w:rsidRDefault="001A4FBF" w:rsidP="001A4FB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 xml:space="preserve">Determinant of pathogenicity, </w:t>
            </w:r>
            <w:proofErr w:type="gramStart"/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ulence</w:t>
            </w:r>
            <w:proofErr w:type="gramEnd"/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 xml:space="preserve"> and disease </w:t>
            </w:r>
            <w:r w:rsidR="00F561DF"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ogression</w:t>
            </w:r>
          </w:p>
        </w:tc>
      </w:tr>
      <w:tr w:rsidR="0098280B" w:rsidRPr="001E5D3B" w14:paraId="4EDBEA29" w14:textId="77777777" w:rsidTr="00DA5C30">
        <w:tc>
          <w:tcPr>
            <w:tcW w:w="0" w:type="auto"/>
            <w:vAlign w:val="center"/>
          </w:tcPr>
          <w:p w14:paraId="0A2A611C" w14:textId="45E5F9C0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86</w:t>
            </w:r>
          </w:p>
        </w:tc>
        <w:tc>
          <w:tcPr>
            <w:tcW w:w="0" w:type="auto"/>
            <w:vAlign w:val="center"/>
          </w:tcPr>
          <w:p w14:paraId="16DC2220" w14:textId="420BCF73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1615ECE2" w14:textId="6307F15E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M1</w:t>
            </w:r>
          </w:p>
        </w:tc>
        <w:tc>
          <w:tcPr>
            <w:tcW w:w="0" w:type="auto"/>
            <w:vAlign w:val="center"/>
          </w:tcPr>
          <w:p w14:paraId="622D69F9" w14:textId="06239C07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695</w:t>
            </w:r>
          </w:p>
        </w:tc>
        <w:tc>
          <w:tcPr>
            <w:tcW w:w="0" w:type="auto"/>
            <w:vAlign w:val="center"/>
          </w:tcPr>
          <w:p w14:paraId="0347676D" w14:textId="588F9431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65577EA3" w14:textId="5DA67129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68A21C57" w14:textId="246ABF0F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0" w:type="auto"/>
            <w:vAlign w:val="center"/>
          </w:tcPr>
          <w:p w14:paraId="2E262061" w14:textId="3A1AD07C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D232G</w:t>
            </w:r>
          </w:p>
        </w:tc>
        <w:tc>
          <w:tcPr>
            <w:tcW w:w="1178" w:type="dxa"/>
            <w:vAlign w:val="center"/>
          </w:tcPr>
          <w:p w14:paraId="07B4FCDD" w14:textId="5AA435C4" w:rsidR="0098280B" w:rsidRPr="00733599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</w:tcPr>
          <w:p w14:paraId="455552AC" w14:textId="5574E584" w:rsidR="0098280B" w:rsidRPr="001E5D3B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84E8A">
              <w:rPr>
                <w:rFonts w:ascii="Times New Roman" w:hAnsi="Times New Roman" w:cs="Times New Roman" w:hint="eastAsia"/>
                <w:sz w:val="16"/>
                <w:szCs w:val="16"/>
              </w:rPr>
              <w:t>M1</w:t>
            </w:r>
            <w:r w:rsidRPr="00884E8A">
              <w:rPr>
                <w:rFonts w:ascii="Times New Roman" w:hAnsi="Times New Roman" w:cs="Times New Roman"/>
                <w:sz w:val="16"/>
                <w:szCs w:val="16"/>
              </w:rPr>
              <w:t xml:space="preserve"> (C-terminal) </w:t>
            </w:r>
            <w:proofErr w:type="spellStart"/>
            <w:r w:rsidRPr="00884E8A">
              <w:rPr>
                <w:rFonts w:ascii="Times New Roman" w:hAnsi="Times New Roman" w:cs="Times New Roman"/>
                <w:sz w:val="16"/>
                <w:szCs w:val="16"/>
              </w:rPr>
              <w:t>vRNP</w:t>
            </w:r>
            <w:proofErr w:type="spellEnd"/>
            <w:r w:rsidRPr="00884E8A">
              <w:rPr>
                <w:rFonts w:ascii="Times New Roman" w:hAnsi="Times New Roman" w:cs="Times New Roman"/>
                <w:sz w:val="16"/>
                <w:szCs w:val="16"/>
              </w:rPr>
              <w:t xml:space="preserve"> binding region </w:t>
            </w:r>
            <w:r w:rsidRPr="00884E8A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42-6822","author":[{"dropping-particle":"","family":"Baudin","given":"Florence","non-dropping-particle":"","parse-names":false,"suffix":""},{"dropping-particle":"","family":"Petit","given":"Isabelle","non-dropping-particle":"","parse-names":false,"suffix":""},{"dropping-particle":"","family":"Weissenhorn","given":"Winfried","non-dropping-particle":"","parse-names":false,"suffix":""},{"dropping-particle":"","family":"Ruigrok","given":"Rob W H","non-dropping-particle":"","parse-names":false,"suffix":""}],"container-title":"Virology","id":"ITEM-1","issue":"1","issued":{"date-parts":[["2001"]]},"page":"102-108","publisher":"Elsevier","title":"In vitro dissection of the membrane and RNP binding activities of influenza virus M1 protein","type":"article-journal","volume":"281"},"uris":["http://www.mendeley.com/documents/?uuid=619f8c23-ca53-4b95-a316-0bde20201427"]}],"mendeley":{"formattedCitation":"(Baudin et al., 2001)","plainTextFormattedCitation":"(Baudin et al., 2001)","previouslyFormattedCitation":"[1]"},"properties":{"noteIndex":0},"schema":"https://github.com/citation-style-language/schema/raw/master/csl-citation.json"}</w:instrText>
            </w:r>
            <w:r w:rsidRPr="00884E8A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Baudin et al., 2001)</w:t>
            </w:r>
            <w:r w:rsidRPr="00884E8A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755166A6" w14:textId="2DE71005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us assembly, budding and release</w:t>
            </w:r>
          </w:p>
        </w:tc>
      </w:tr>
      <w:tr w:rsidR="0098280B" w:rsidRPr="001E5D3B" w14:paraId="6538C522" w14:textId="77777777" w:rsidTr="00DA5C30">
        <w:tc>
          <w:tcPr>
            <w:tcW w:w="0" w:type="auto"/>
            <w:vAlign w:val="center"/>
          </w:tcPr>
          <w:p w14:paraId="65B30A79" w14:textId="22AB1531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92</w:t>
            </w:r>
          </w:p>
        </w:tc>
        <w:tc>
          <w:tcPr>
            <w:tcW w:w="0" w:type="auto"/>
            <w:vAlign w:val="center"/>
          </w:tcPr>
          <w:p w14:paraId="20A5AD29" w14:textId="04F39EE0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INGLE LAIV</w:t>
            </w:r>
          </w:p>
        </w:tc>
        <w:tc>
          <w:tcPr>
            <w:tcW w:w="0" w:type="auto"/>
            <w:vAlign w:val="center"/>
          </w:tcPr>
          <w:p w14:paraId="0EF0B246" w14:textId="42C37C9D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M1</w:t>
            </w:r>
          </w:p>
        </w:tc>
        <w:tc>
          <w:tcPr>
            <w:tcW w:w="0" w:type="auto"/>
            <w:vAlign w:val="center"/>
          </w:tcPr>
          <w:p w14:paraId="42F3D9A2" w14:textId="7B4BBADD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92</w:t>
            </w:r>
          </w:p>
        </w:tc>
        <w:tc>
          <w:tcPr>
            <w:tcW w:w="0" w:type="auto"/>
            <w:vAlign w:val="center"/>
          </w:tcPr>
          <w:p w14:paraId="1FF0EA27" w14:textId="65812918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0" w:type="auto"/>
            <w:vAlign w:val="center"/>
          </w:tcPr>
          <w:p w14:paraId="7853ACE3" w14:textId="7B46784F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0" w:type="auto"/>
            <w:vAlign w:val="center"/>
          </w:tcPr>
          <w:p w14:paraId="3D1C6EAF" w14:textId="119C1CE8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0" w:type="auto"/>
            <w:vAlign w:val="center"/>
          </w:tcPr>
          <w:p w14:paraId="06CF10E9" w14:textId="3B4BB379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31A</w:t>
            </w:r>
          </w:p>
        </w:tc>
        <w:tc>
          <w:tcPr>
            <w:tcW w:w="1178" w:type="dxa"/>
            <w:vAlign w:val="center"/>
          </w:tcPr>
          <w:p w14:paraId="50C86C3F" w14:textId="68AF8594" w:rsidR="0098280B" w:rsidRPr="00733599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</w:tcPr>
          <w:p w14:paraId="33ED902B" w14:textId="4D85C934" w:rsidR="0098280B" w:rsidRPr="001E5D3B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84E8A">
              <w:rPr>
                <w:rFonts w:ascii="Times New Roman" w:hAnsi="Times New Roman" w:cs="Times New Roman" w:hint="eastAsia"/>
                <w:sz w:val="16"/>
                <w:szCs w:val="16"/>
              </w:rPr>
              <w:t>M1</w:t>
            </w:r>
            <w:r w:rsidRPr="00884E8A">
              <w:rPr>
                <w:rFonts w:ascii="Times New Roman" w:hAnsi="Times New Roman" w:cs="Times New Roman"/>
                <w:sz w:val="16"/>
                <w:szCs w:val="16"/>
              </w:rPr>
              <w:t xml:space="preserve"> (C-terminal) </w:t>
            </w:r>
            <w:proofErr w:type="spellStart"/>
            <w:r w:rsidRPr="00884E8A">
              <w:rPr>
                <w:rFonts w:ascii="Times New Roman" w:hAnsi="Times New Roman" w:cs="Times New Roman"/>
                <w:sz w:val="16"/>
                <w:szCs w:val="16"/>
              </w:rPr>
              <w:t>vRNP</w:t>
            </w:r>
            <w:proofErr w:type="spellEnd"/>
            <w:r w:rsidRPr="00884E8A">
              <w:rPr>
                <w:rFonts w:ascii="Times New Roman" w:hAnsi="Times New Roman" w:cs="Times New Roman"/>
                <w:sz w:val="16"/>
                <w:szCs w:val="16"/>
              </w:rPr>
              <w:t xml:space="preserve"> binding region </w:t>
            </w:r>
            <w:r w:rsidRPr="00884E8A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42-6822","author":[{"dropping-particle":"","family":"Baudin","given":"Florence","non-dropping-particle":"","parse-names":false,"suffix":""},{"dropping-particle":"","family":"Petit","given":"Isabelle","non-dropping-particle":"","parse-names":false,"suffix":""},{"dropping-particle":"","family":"Weissenhorn","given":"Winfried","non-dropping-particle":"","parse-names":false,"suffix":""},{"dropping-particle":"","family":"Ruigrok","given":"Rob W H","non-dropping-particle":"","parse-names":false,"suffix":""}],"container-title":"Virology","id":"ITEM-1","issue":"1","issued":{"date-parts":[["2001"]]},"page":"102-108","publisher":"Elsevier","title":"In vitro dissection of the membrane and RNP binding activities of influenza virus M1 protein","type":"article-journal","volume":"281"},"uris":["http://www.mendeley.com/documents/?uuid=619f8c23-ca53-4b95-a316-0bde20201427"]}],"mendeley":{"formattedCitation":"(Baudin et al., 2001)","plainTextFormattedCitation":"(Baudin et al., 2001)","previouslyFormattedCitation":"[1]"},"properties":{"noteIndex":0},"schema":"https://github.com/citation-style-language/schema/raw/master/csl-citation.json"}</w:instrText>
            </w:r>
            <w:r w:rsidRPr="00884E8A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Baudin et al., 2001)</w:t>
            </w:r>
            <w:r w:rsidRPr="00884E8A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3BC08EF3" w14:textId="0205C65E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us assembly, budding and release</w:t>
            </w:r>
          </w:p>
        </w:tc>
      </w:tr>
      <w:tr w:rsidR="0098280B" w:rsidRPr="001E5D3B" w14:paraId="184BE4D3" w14:textId="77777777" w:rsidTr="00DA5C30">
        <w:tc>
          <w:tcPr>
            <w:tcW w:w="0" w:type="auto"/>
            <w:vAlign w:val="center"/>
          </w:tcPr>
          <w:p w14:paraId="4DEFA6C8" w14:textId="1858B57F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92</w:t>
            </w:r>
          </w:p>
        </w:tc>
        <w:tc>
          <w:tcPr>
            <w:tcW w:w="0" w:type="auto"/>
            <w:vAlign w:val="center"/>
          </w:tcPr>
          <w:p w14:paraId="7DDE230A" w14:textId="789FAEC5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INGLE LAIV</w:t>
            </w:r>
          </w:p>
        </w:tc>
        <w:tc>
          <w:tcPr>
            <w:tcW w:w="0" w:type="auto"/>
            <w:vAlign w:val="center"/>
          </w:tcPr>
          <w:p w14:paraId="4DF33569" w14:textId="6090683A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M1</w:t>
            </w:r>
          </w:p>
        </w:tc>
        <w:tc>
          <w:tcPr>
            <w:tcW w:w="0" w:type="auto"/>
            <w:vAlign w:val="center"/>
          </w:tcPr>
          <w:p w14:paraId="0654E3E0" w14:textId="4D585CF8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31</w:t>
            </w:r>
          </w:p>
        </w:tc>
        <w:tc>
          <w:tcPr>
            <w:tcW w:w="0" w:type="auto"/>
            <w:vAlign w:val="center"/>
          </w:tcPr>
          <w:p w14:paraId="01B6BCFB" w14:textId="07BB4359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0" w:type="auto"/>
            <w:vAlign w:val="center"/>
          </w:tcPr>
          <w:p w14:paraId="5A7C89ED" w14:textId="7C979DA5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0" w:type="auto"/>
            <w:vAlign w:val="center"/>
          </w:tcPr>
          <w:p w14:paraId="76C43166" w14:textId="0235B9C9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1</w:t>
            </w:r>
          </w:p>
        </w:tc>
        <w:tc>
          <w:tcPr>
            <w:tcW w:w="0" w:type="auto"/>
            <w:vAlign w:val="center"/>
          </w:tcPr>
          <w:p w14:paraId="5FA800E7" w14:textId="0C118B9F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F144S</w:t>
            </w:r>
          </w:p>
        </w:tc>
        <w:tc>
          <w:tcPr>
            <w:tcW w:w="1178" w:type="dxa"/>
            <w:vAlign w:val="center"/>
          </w:tcPr>
          <w:p w14:paraId="4B3778A8" w14:textId="30A475C1" w:rsidR="0098280B" w:rsidRPr="00733599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</w:tcPr>
          <w:p w14:paraId="2A1C9D99" w14:textId="40CD8ED4" w:rsidR="0098280B" w:rsidRPr="001E5D3B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84E8A">
              <w:rPr>
                <w:rFonts w:ascii="Times New Roman" w:hAnsi="Times New Roman" w:cs="Times New Roman" w:hint="eastAsia"/>
                <w:sz w:val="16"/>
                <w:szCs w:val="16"/>
              </w:rPr>
              <w:t>M1</w:t>
            </w:r>
            <w:r w:rsidRPr="00884E8A">
              <w:rPr>
                <w:rFonts w:ascii="Times New Roman" w:hAnsi="Times New Roman" w:cs="Times New Roman"/>
                <w:sz w:val="16"/>
                <w:szCs w:val="16"/>
              </w:rPr>
              <w:t xml:space="preserve"> (C-terminal) </w:t>
            </w:r>
            <w:proofErr w:type="spellStart"/>
            <w:r w:rsidRPr="00884E8A">
              <w:rPr>
                <w:rFonts w:ascii="Times New Roman" w:hAnsi="Times New Roman" w:cs="Times New Roman"/>
                <w:sz w:val="16"/>
                <w:szCs w:val="16"/>
              </w:rPr>
              <w:t>vRNP</w:t>
            </w:r>
            <w:proofErr w:type="spellEnd"/>
            <w:r w:rsidRPr="00884E8A">
              <w:rPr>
                <w:rFonts w:ascii="Times New Roman" w:hAnsi="Times New Roman" w:cs="Times New Roman"/>
                <w:sz w:val="16"/>
                <w:szCs w:val="16"/>
              </w:rPr>
              <w:t xml:space="preserve"> binding region </w:t>
            </w:r>
            <w:r w:rsidRPr="00884E8A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42-6822","author":[{"dropping-particle":"","family":"Baudin","given":"Florence","non-dropping-particle":"","parse-names":false,"suffix":""},{"dropping-particle":"","family":"Petit","given":"Isabelle","non-dropping-particle":"","parse-names":false,"suffix":""},{"dropping-particle":"","family":"Weissenhorn","given":"Winfried","non-dropping-particle":"","parse-names":false,"suffix":""},{"dropping-particle":"","family":"Ruigrok","given":"Rob W H","non-dropping-particle":"","parse-names":false,"suffix":""}],"container-title":"Virology","id":"ITEM-1","issue":"1","issued":{"date-parts":[["2001"]]},"page":"102-108","publisher":"Elsevier","title":"In vitro dissection of the membrane and RNP binding activities of influenza virus M1 protein","type":"article-journal","volume":"281"},"uris":["http://www.mendeley.com/documents/?uuid=619f8c23-ca53-4b95-a316-0bde20201427"]}],"mendeley":{"formattedCitation":"(Baudin et al., 2001)","plainTextFormattedCitation":"(Baudin et al., 2001)","previouslyFormattedCitation":"[1]"},"properties":{"noteIndex":0},"schema":"https://github.com/citation-style-language/schema/raw/master/csl-citation.json"}</w:instrText>
            </w:r>
            <w:r w:rsidRPr="00884E8A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Baudin et al., 2001)</w:t>
            </w:r>
            <w:r w:rsidRPr="00884E8A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26D6C4E2" w14:textId="0024958C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us assembly, budding and release</w:t>
            </w:r>
          </w:p>
        </w:tc>
      </w:tr>
      <w:tr w:rsidR="0098280B" w:rsidRPr="001E5D3B" w14:paraId="5443894F" w14:textId="77777777" w:rsidTr="00DA5C30">
        <w:tc>
          <w:tcPr>
            <w:tcW w:w="0" w:type="auto"/>
            <w:vAlign w:val="center"/>
          </w:tcPr>
          <w:p w14:paraId="32963A82" w14:textId="1E37818F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92</w:t>
            </w:r>
          </w:p>
        </w:tc>
        <w:tc>
          <w:tcPr>
            <w:tcW w:w="0" w:type="auto"/>
            <w:vAlign w:val="center"/>
          </w:tcPr>
          <w:p w14:paraId="484F6E7C" w14:textId="35585912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INGLE LAIV</w:t>
            </w:r>
          </w:p>
        </w:tc>
        <w:tc>
          <w:tcPr>
            <w:tcW w:w="0" w:type="auto"/>
            <w:vAlign w:val="center"/>
          </w:tcPr>
          <w:p w14:paraId="2A4E5C0C" w14:textId="1EFB6711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M1</w:t>
            </w:r>
          </w:p>
        </w:tc>
        <w:tc>
          <w:tcPr>
            <w:tcW w:w="0" w:type="auto"/>
            <w:vAlign w:val="center"/>
          </w:tcPr>
          <w:p w14:paraId="1B2DF966" w14:textId="0686AE0E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598</w:t>
            </w:r>
          </w:p>
        </w:tc>
        <w:tc>
          <w:tcPr>
            <w:tcW w:w="0" w:type="auto"/>
            <w:vAlign w:val="center"/>
          </w:tcPr>
          <w:p w14:paraId="4DC58B01" w14:textId="1E760DE5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0" w:type="auto"/>
            <w:vAlign w:val="center"/>
          </w:tcPr>
          <w:p w14:paraId="2E72941C" w14:textId="7384B492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7CA8BB7A" w14:textId="432FD2B5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00</w:t>
            </w:r>
          </w:p>
        </w:tc>
        <w:tc>
          <w:tcPr>
            <w:tcW w:w="0" w:type="auto"/>
            <w:vAlign w:val="center"/>
          </w:tcPr>
          <w:p w14:paraId="702D3832" w14:textId="089023E4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200A</w:t>
            </w:r>
          </w:p>
        </w:tc>
        <w:tc>
          <w:tcPr>
            <w:tcW w:w="1178" w:type="dxa"/>
            <w:vAlign w:val="center"/>
          </w:tcPr>
          <w:p w14:paraId="11D1C031" w14:textId="304631AD" w:rsidR="0098280B" w:rsidRPr="00733599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</w:tcPr>
          <w:p w14:paraId="36C6CC2D" w14:textId="2DE9CA17" w:rsidR="0098280B" w:rsidRPr="001E5D3B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84E8A">
              <w:rPr>
                <w:rFonts w:ascii="Times New Roman" w:hAnsi="Times New Roman" w:cs="Times New Roman" w:hint="eastAsia"/>
                <w:sz w:val="16"/>
                <w:szCs w:val="16"/>
              </w:rPr>
              <w:t>M1</w:t>
            </w:r>
            <w:r w:rsidRPr="00884E8A">
              <w:rPr>
                <w:rFonts w:ascii="Times New Roman" w:hAnsi="Times New Roman" w:cs="Times New Roman"/>
                <w:sz w:val="16"/>
                <w:szCs w:val="16"/>
              </w:rPr>
              <w:t xml:space="preserve"> (C-terminal) </w:t>
            </w:r>
            <w:proofErr w:type="spellStart"/>
            <w:r w:rsidRPr="00884E8A">
              <w:rPr>
                <w:rFonts w:ascii="Times New Roman" w:hAnsi="Times New Roman" w:cs="Times New Roman"/>
                <w:sz w:val="16"/>
                <w:szCs w:val="16"/>
              </w:rPr>
              <w:t>vRNP</w:t>
            </w:r>
            <w:proofErr w:type="spellEnd"/>
            <w:r w:rsidRPr="00884E8A">
              <w:rPr>
                <w:rFonts w:ascii="Times New Roman" w:hAnsi="Times New Roman" w:cs="Times New Roman"/>
                <w:sz w:val="16"/>
                <w:szCs w:val="16"/>
              </w:rPr>
              <w:t xml:space="preserve"> binding region </w:t>
            </w:r>
            <w:r w:rsidRPr="00884E8A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42-6822","author":[{"dropping-particle":"","family":"Baudin","given":"Florence","non-dropping-particle":"","parse-names":false,"suffix":""},{"dropping-particle":"","family":"Petit","given":"Isabelle","non-dropping-particle":"","parse-names":false,"suffix":""},{"dropping-particle":"","family":"Weissenhorn","given":"Winfried","non-dropping-particle":"","parse-names":false,"suffix":""},{"dropping-particle":"","family":"Ruigrok","given":"Rob W H","non-dropping-particle":"","parse-names":false,"suffix":""}],"container-title":"Virology","id":"ITEM-1","issue":"1","issued":{"date-parts":[["2001"]]},"page":"102-108","publisher":"Elsevier","title":"In vitro dissection of the membrane and RNP binding activities of influenza virus M1 protein","type":"article-journal","volume":"281"},"uris":["http://www.mendeley.com/documents/?uuid=619f8c23-ca53-4b95-a316-0bde20201427"]}],"mendeley":{"formattedCitation":"(Baudin et al., 2001)","plainTextFormattedCitation":"(Baudin et al., 2001)","previouslyFormattedCitation":"[1]"},"properties":{"noteIndex":0},"schema":"https://github.com/citation-style-language/schema/raw/master/csl-citation.json"}</w:instrText>
            </w:r>
            <w:r w:rsidRPr="00884E8A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Baudin et al., 2001)</w:t>
            </w:r>
            <w:r w:rsidRPr="00884E8A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0393B2EB" w14:textId="3EEF92E9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us assembly, budding and release</w:t>
            </w:r>
          </w:p>
        </w:tc>
      </w:tr>
      <w:tr w:rsidR="0098280B" w:rsidRPr="001E5D3B" w14:paraId="1A5A814F" w14:textId="77777777" w:rsidTr="00DA5C30">
        <w:tc>
          <w:tcPr>
            <w:tcW w:w="0" w:type="auto"/>
            <w:vAlign w:val="center"/>
          </w:tcPr>
          <w:p w14:paraId="3DF76E6C" w14:textId="52721C2C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93</w:t>
            </w:r>
          </w:p>
        </w:tc>
        <w:tc>
          <w:tcPr>
            <w:tcW w:w="0" w:type="auto"/>
            <w:vAlign w:val="center"/>
          </w:tcPr>
          <w:p w14:paraId="5853ED17" w14:textId="0B559B9D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 VAC</w:t>
            </w:r>
          </w:p>
        </w:tc>
        <w:tc>
          <w:tcPr>
            <w:tcW w:w="0" w:type="auto"/>
            <w:vAlign w:val="center"/>
          </w:tcPr>
          <w:p w14:paraId="26BB6C9D" w14:textId="2DADC387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M1</w:t>
            </w:r>
          </w:p>
        </w:tc>
        <w:tc>
          <w:tcPr>
            <w:tcW w:w="0" w:type="auto"/>
            <w:vAlign w:val="center"/>
          </w:tcPr>
          <w:p w14:paraId="7F429407" w14:textId="0349B11E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598</w:t>
            </w:r>
          </w:p>
        </w:tc>
        <w:tc>
          <w:tcPr>
            <w:tcW w:w="0" w:type="auto"/>
            <w:vAlign w:val="center"/>
          </w:tcPr>
          <w:p w14:paraId="3835DE4F" w14:textId="3BBD138D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0" w:type="auto"/>
            <w:vAlign w:val="center"/>
          </w:tcPr>
          <w:p w14:paraId="059E49A8" w14:textId="1BF55095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247C540D" w14:textId="219CEDC4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22.9</w:t>
            </w:r>
          </w:p>
        </w:tc>
        <w:tc>
          <w:tcPr>
            <w:tcW w:w="0" w:type="auto"/>
            <w:vAlign w:val="center"/>
          </w:tcPr>
          <w:p w14:paraId="50B13C08" w14:textId="32B364E0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200A</w:t>
            </w:r>
          </w:p>
        </w:tc>
        <w:tc>
          <w:tcPr>
            <w:tcW w:w="1178" w:type="dxa"/>
            <w:vAlign w:val="center"/>
          </w:tcPr>
          <w:p w14:paraId="3A58D96C" w14:textId="0FEC750B" w:rsidR="0098280B" w:rsidRPr="00733599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</w:tcPr>
          <w:p w14:paraId="7D99C7E4" w14:textId="6A9136BC" w:rsidR="0098280B" w:rsidRPr="001E5D3B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84E8A">
              <w:rPr>
                <w:rFonts w:ascii="Times New Roman" w:hAnsi="Times New Roman" w:cs="Times New Roman" w:hint="eastAsia"/>
                <w:sz w:val="16"/>
                <w:szCs w:val="16"/>
              </w:rPr>
              <w:t>M1</w:t>
            </w:r>
            <w:r w:rsidRPr="00884E8A">
              <w:rPr>
                <w:rFonts w:ascii="Times New Roman" w:hAnsi="Times New Roman" w:cs="Times New Roman"/>
                <w:sz w:val="16"/>
                <w:szCs w:val="16"/>
              </w:rPr>
              <w:t xml:space="preserve"> (C-terminal) </w:t>
            </w:r>
            <w:proofErr w:type="spellStart"/>
            <w:r w:rsidRPr="00884E8A">
              <w:rPr>
                <w:rFonts w:ascii="Times New Roman" w:hAnsi="Times New Roman" w:cs="Times New Roman"/>
                <w:sz w:val="16"/>
                <w:szCs w:val="16"/>
              </w:rPr>
              <w:t>vRNP</w:t>
            </w:r>
            <w:proofErr w:type="spellEnd"/>
            <w:r w:rsidRPr="00884E8A">
              <w:rPr>
                <w:rFonts w:ascii="Times New Roman" w:hAnsi="Times New Roman" w:cs="Times New Roman"/>
                <w:sz w:val="16"/>
                <w:szCs w:val="16"/>
              </w:rPr>
              <w:t xml:space="preserve"> binding region </w:t>
            </w:r>
            <w:r w:rsidRPr="00884E8A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42-6822","author":[{"dropping-particle":"","family":"Baudin","given":"Florence","non-dropping-particle":"","parse-names":false,"suffix":""},{"dropping-particle":"","family":"Petit","given":"Isabelle","non-dropping-particle":"","parse-names":false,"suffix":""},{"dropping-particle":"","family":"Weissenhorn","given":"Winfried","non-dropping-particle":"","parse-names":false,"suffix":""},{"dropping-particle":"","family":"Ruigrok","given":"Rob W H","non-dropping-particle":"","parse-names":false,"suffix":""}],"container-title":"Virology","id":"ITEM-1","issue":"1","issued":{"date-parts":[["2001"]]},"page":"102-108","publisher":"Elsevier","title":"In vitro dissection of the membrane and RNP binding activities of influenza virus M1 protein","type":"article-journal","volume":"281"},"uris":["http://www.mendeley.com/documents/?uuid=619f8c23-ca53-4b95-a316-0bde20201427"]}],"mendeley":{"formattedCitation":"(Baudin et al., 2001)","plainTextFormattedCitation":"(Baudin et al., 2001)","previouslyFormattedCitation":"[1]"},"properties":{"noteIndex":0},"schema":"https://github.com/citation-style-language/schema/raw/master/csl-citation.json"}</w:instrText>
            </w:r>
            <w:r w:rsidRPr="00884E8A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Baudin et al., 2001)</w:t>
            </w:r>
            <w:r w:rsidRPr="00884E8A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0F9676DC" w14:textId="468C0644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us assembly, budding and release</w:t>
            </w:r>
          </w:p>
        </w:tc>
      </w:tr>
      <w:tr w:rsidR="0098280B" w:rsidRPr="001E5D3B" w14:paraId="1636E95E" w14:textId="77777777" w:rsidTr="00DA5C30">
        <w:tc>
          <w:tcPr>
            <w:tcW w:w="0" w:type="auto"/>
            <w:vAlign w:val="center"/>
          </w:tcPr>
          <w:p w14:paraId="1D1F6DB2" w14:textId="7EAF99EC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937</w:t>
            </w:r>
          </w:p>
        </w:tc>
        <w:tc>
          <w:tcPr>
            <w:tcW w:w="0" w:type="auto"/>
            <w:vAlign w:val="center"/>
          </w:tcPr>
          <w:p w14:paraId="59C00FC4" w14:textId="3D82E71D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INGLE LAIV</w:t>
            </w:r>
          </w:p>
        </w:tc>
        <w:tc>
          <w:tcPr>
            <w:tcW w:w="0" w:type="auto"/>
            <w:vAlign w:val="center"/>
          </w:tcPr>
          <w:p w14:paraId="3829C4B2" w14:textId="7E32EF66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M1</w:t>
            </w:r>
          </w:p>
        </w:tc>
        <w:tc>
          <w:tcPr>
            <w:tcW w:w="0" w:type="auto"/>
            <w:vAlign w:val="center"/>
          </w:tcPr>
          <w:p w14:paraId="356BA91F" w14:textId="0738AF9C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598</w:t>
            </w:r>
          </w:p>
        </w:tc>
        <w:tc>
          <w:tcPr>
            <w:tcW w:w="0" w:type="auto"/>
            <w:vAlign w:val="center"/>
          </w:tcPr>
          <w:p w14:paraId="7E43D689" w14:textId="2CFC134C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0" w:type="auto"/>
            <w:vAlign w:val="center"/>
          </w:tcPr>
          <w:p w14:paraId="0B8A4287" w14:textId="69CA0485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5226F927" w14:textId="4EE7EEBB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2.9</w:t>
            </w:r>
          </w:p>
        </w:tc>
        <w:tc>
          <w:tcPr>
            <w:tcW w:w="0" w:type="auto"/>
            <w:vAlign w:val="center"/>
          </w:tcPr>
          <w:p w14:paraId="3C312B47" w14:textId="3A45155E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200A</w:t>
            </w:r>
          </w:p>
        </w:tc>
        <w:tc>
          <w:tcPr>
            <w:tcW w:w="1178" w:type="dxa"/>
            <w:vAlign w:val="center"/>
          </w:tcPr>
          <w:p w14:paraId="45562207" w14:textId="7D52ED80" w:rsidR="0098280B" w:rsidRPr="00733599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</w:tcPr>
          <w:p w14:paraId="14643B37" w14:textId="4C0EBC43" w:rsidR="0098280B" w:rsidRPr="001E5D3B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84E8A">
              <w:rPr>
                <w:rFonts w:ascii="Times New Roman" w:hAnsi="Times New Roman" w:cs="Times New Roman" w:hint="eastAsia"/>
                <w:sz w:val="16"/>
                <w:szCs w:val="16"/>
              </w:rPr>
              <w:t>M1</w:t>
            </w:r>
            <w:r w:rsidRPr="00884E8A">
              <w:rPr>
                <w:rFonts w:ascii="Times New Roman" w:hAnsi="Times New Roman" w:cs="Times New Roman"/>
                <w:sz w:val="16"/>
                <w:szCs w:val="16"/>
              </w:rPr>
              <w:t xml:space="preserve"> (C-terminal) </w:t>
            </w:r>
            <w:proofErr w:type="spellStart"/>
            <w:r w:rsidRPr="00884E8A">
              <w:rPr>
                <w:rFonts w:ascii="Times New Roman" w:hAnsi="Times New Roman" w:cs="Times New Roman"/>
                <w:sz w:val="16"/>
                <w:szCs w:val="16"/>
              </w:rPr>
              <w:t>vRNP</w:t>
            </w:r>
            <w:proofErr w:type="spellEnd"/>
            <w:r w:rsidRPr="00884E8A">
              <w:rPr>
                <w:rFonts w:ascii="Times New Roman" w:hAnsi="Times New Roman" w:cs="Times New Roman"/>
                <w:sz w:val="16"/>
                <w:szCs w:val="16"/>
              </w:rPr>
              <w:t xml:space="preserve"> binding region </w:t>
            </w:r>
            <w:r w:rsidRPr="00884E8A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42-6822","author":[{"dropping-particle":"","family":"Baudin","given":"Florence","non-dropping-particle":"","parse-names":false,"suffix":""},{"dropping-particle":"","family":"Petit","given":"Isabelle","non-dropping-particle":"","parse-names":false,"suffix":""},{"dropping-particle":"","family":"Weissenhorn","given":"Winfried","non-dropping-particle":"","parse-names":false,"suffix":""},{"dropping-particle":"","family":"Ruigrok","given":"Rob W H","non-dropping-particle":"","parse-names":false,"suffix":""}],"container-title":"Virology","id":"ITEM-1","issue":"1","issued":{"date-parts":[["2001"]]},"page":"102-108","publisher":"Elsevier","title":"In vitro dissection of the membrane and RNP binding activities of influenza virus M1 protein","type":"article-journal","volume":"281"},"uris":["http://www.mendeley.com/documents/?uuid=619f8c23-ca53-4b95-a316-0bde20201427"]}],"mendeley":{"formattedCitation":"(Baudin et al., 2001)","plainTextFormattedCitation":"(Baudin et al., 2001)","previouslyFormattedCitation":"[1]"},"properties":{"noteIndex":0},"schema":"https://github.com/citation-style-language/schema/raw/master/csl-citation.json"}</w:instrText>
            </w:r>
            <w:r w:rsidRPr="00884E8A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Baudin et al., 2001)</w:t>
            </w:r>
            <w:r w:rsidRPr="00884E8A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64406A32" w14:textId="1BAE85EE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us assembly, budding and release</w:t>
            </w:r>
          </w:p>
        </w:tc>
      </w:tr>
      <w:tr w:rsidR="0098280B" w:rsidRPr="001E5D3B" w14:paraId="011D4071" w14:textId="77777777" w:rsidTr="00DA5C30">
        <w:tc>
          <w:tcPr>
            <w:tcW w:w="0" w:type="auto"/>
            <w:vAlign w:val="center"/>
          </w:tcPr>
          <w:p w14:paraId="53A36F86" w14:textId="31B1000D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938</w:t>
            </w:r>
          </w:p>
        </w:tc>
        <w:tc>
          <w:tcPr>
            <w:tcW w:w="0" w:type="auto"/>
            <w:vAlign w:val="center"/>
          </w:tcPr>
          <w:p w14:paraId="3FFA403F" w14:textId="185163D5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 VAC</w:t>
            </w:r>
          </w:p>
        </w:tc>
        <w:tc>
          <w:tcPr>
            <w:tcW w:w="0" w:type="auto"/>
            <w:vAlign w:val="center"/>
          </w:tcPr>
          <w:p w14:paraId="7E7F7F2F" w14:textId="031728B3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M1</w:t>
            </w:r>
          </w:p>
        </w:tc>
        <w:tc>
          <w:tcPr>
            <w:tcW w:w="0" w:type="auto"/>
            <w:vAlign w:val="center"/>
          </w:tcPr>
          <w:p w14:paraId="7C3F2728" w14:textId="655EEB0E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598</w:t>
            </w:r>
          </w:p>
        </w:tc>
        <w:tc>
          <w:tcPr>
            <w:tcW w:w="0" w:type="auto"/>
            <w:vAlign w:val="center"/>
          </w:tcPr>
          <w:p w14:paraId="1DCE17C1" w14:textId="2200C313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0" w:type="auto"/>
            <w:vAlign w:val="center"/>
          </w:tcPr>
          <w:p w14:paraId="06720216" w14:textId="09AEBD7C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5EC6B798" w14:textId="49FEC956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96.1</w:t>
            </w:r>
          </w:p>
        </w:tc>
        <w:tc>
          <w:tcPr>
            <w:tcW w:w="0" w:type="auto"/>
            <w:vAlign w:val="center"/>
          </w:tcPr>
          <w:p w14:paraId="087E2581" w14:textId="609B5B6A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200A</w:t>
            </w:r>
          </w:p>
        </w:tc>
        <w:tc>
          <w:tcPr>
            <w:tcW w:w="1178" w:type="dxa"/>
            <w:vAlign w:val="center"/>
          </w:tcPr>
          <w:p w14:paraId="6A716CD3" w14:textId="716E44C7" w:rsidR="0098280B" w:rsidRPr="00733599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</w:tcPr>
          <w:p w14:paraId="1C68C5E1" w14:textId="21694061" w:rsidR="0098280B" w:rsidRPr="001E5D3B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84E8A">
              <w:rPr>
                <w:rFonts w:ascii="Times New Roman" w:hAnsi="Times New Roman" w:cs="Times New Roman" w:hint="eastAsia"/>
                <w:sz w:val="16"/>
                <w:szCs w:val="16"/>
              </w:rPr>
              <w:t>M1</w:t>
            </w:r>
            <w:r w:rsidRPr="00884E8A">
              <w:rPr>
                <w:rFonts w:ascii="Times New Roman" w:hAnsi="Times New Roman" w:cs="Times New Roman"/>
                <w:sz w:val="16"/>
                <w:szCs w:val="16"/>
              </w:rPr>
              <w:t xml:space="preserve"> (C-terminal) </w:t>
            </w:r>
            <w:proofErr w:type="spellStart"/>
            <w:r w:rsidRPr="00884E8A">
              <w:rPr>
                <w:rFonts w:ascii="Times New Roman" w:hAnsi="Times New Roman" w:cs="Times New Roman"/>
                <w:sz w:val="16"/>
                <w:szCs w:val="16"/>
              </w:rPr>
              <w:t>vRNP</w:t>
            </w:r>
            <w:proofErr w:type="spellEnd"/>
            <w:r w:rsidRPr="00884E8A">
              <w:rPr>
                <w:rFonts w:ascii="Times New Roman" w:hAnsi="Times New Roman" w:cs="Times New Roman"/>
                <w:sz w:val="16"/>
                <w:szCs w:val="16"/>
              </w:rPr>
              <w:t xml:space="preserve"> binding region </w:t>
            </w:r>
            <w:r w:rsidRPr="00884E8A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42-6822","author":[{"dropping-particle":"","family":"Baudin","given":"Florence","non-dropping-particle":"","parse-names":false,"suffix":""},{"dropping-particle":"","family":"Petit","given":"Isabelle","non-dropping-particle":"","parse-names":false,"suffix":""},{"dropping-particle":"","family":"Weissenhorn","given":"Winfried","non-dropping-particle":"","parse-names":false,"suffix":""},{"dropping-particle":"","family":"Ruigrok","given":"Rob W H","non-dropping-particle":"","parse-names":false,"suffix":""}],"container-title":"Virology","id":"ITEM-1","issue":"1","issued":{"date-parts":[["2001"]]},"page":"102-108","publisher":"Elsevier","title":"In vitro dissection of the membrane and RNP binding activities of influenza virus M1 protein","type":"article-journal","volume":"281"},"uris":["http://www.mendeley.com/documents/?uuid=619f8c23-ca53-4b95-a316-0bde20201427"]}],"mendeley":{"formattedCitation":"(Baudin et al., 2001)","plainTextFormattedCitation":"(Baudin et al., 2001)","previouslyFormattedCitation":"[1]"},"properties":{"noteIndex":0},"schema":"https://github.com/citation-style-language/schema/raw/master/csl-citation.json"}</w:instrText>
            </w:r>
            <w:r w:rsidRPr="00884E8A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Baudin et al., 2001)</w:t>
            </w:r>
            <w:r w:rsidRPr="00884E8A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7A7BF970" w14:textId="7B462225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us assembly, budding and release</w:t>
            </w:r>
          </w:p>
        </w:tc>
      </w:tr>
      <w:tr w:rsidR="0098280B" w:rsidRPr="001E5D3B" w14:paraId="76BB22E3" w14:textId="77777777" w:rsidTr="00DA5C30">
        <w:tc>
          <w:tcPr>
            <w:tcW w:w="0" w:type="auto"/>
            <w:vAlign w:val="center"/>
          </w:tcPr>
          <w:p w14:paraId="5A3DE12D" w14:textId="6E5BBC60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lastRenderedPageBreak/>
              <w:t>4938</w:t>
            </w:r>
          </w:p>
        </w:tc>
        <w:tc>
          <w:tcPr>
            <w:tcW w:w="0" w:type="auto"/>
            <w:vAlign w:val="center"/>
          </w:tcPr>
          <w:p w14:paraId="12F4690C" w14:textId="24EBC333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 VAC</w:t>
            </w:r>
          </w:p>
        </w:tc>
        <w:tc>
          <w:tcPr>
            <w:tcW w:w="0" w:type="auto"/>
            <w:vAlign w:val="center"/>
          </w:tcPr>
          <w:p w14:paraId="456EAD4D" w14:textId="2A810C42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M1</w:t>
            </w:r>
          </w:p>
        </w:tc>
        <w:tc>
          <w:tcPr>
            <w:tcW w:w="0" w:type="auto"/>
            <w:vAlign w:val="center"/>
          </w:tcPr>
          <w:p w14:paraId="41FB48CD" w14:textId="2BBFF288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601</w:t>
            </w:r>
          </w:p>
        </w:tc>
        <w:tc>
          <w:tcPr>
            <w:tcW w:w="0" w:type="auto"/>
            <w:vAlign w:val="center"/>
          </w:tcPr>
          <w:p w14:paraId="6024B48A" w14:textId="03605522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7B2F0AB0" w14:textId="38459AB9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56BA0C1B" w14:textId="6F5B97A3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3.1</w:t>
            </w:r>
          </w:p>
        </w:tc>
        <w:tc>
          <w:tcPr>
            <w:tcW w:w="0" w:type="auto"/>
            <w:vAlign w:val="center"/>
          </w:tcPr>
          <w:p w14:paraId="3A6F3F8D" w14:textId="2CD4E1E4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E201K</w:t>
            </w:r>
          </w:p>
        </w:tc>
        <w:tc>
          <w:tcPr>
            <w:tcW w:w="1178" w:type="dxa"/>
            <w:vAlign w:val="center"/>
          </w:tcPr>
          <w:p w14:paraId="58E5D299" w14:textId="2E517B1C" w:rsidR="0098280B" w:rsidRPr="00733599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</w:tcPr>
          <w:p w14:paraId="03CD1146" w14:textId="5C662794" w:rsidR="0098280B" w:rsidRPr="001E5D3B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84E8A">
              <w:rPr>
                <w:rFonts w:ascii="Times New Roman" w:hAnsi="Times New Roman" w:cs="Times New Roman" w:hint="eastAsia"/>
                <w:sz w:val="16"/>
                <w:szCs w:val="16"/>
              </w:rPr>
              <w:t>M1</w:t>
            </w:r>
            <w:r w:rsidRPr="00884E8A">
              <w:rPr>
                <w:rFonts w:ascii="Times New Roman" w:hAnsi="Times New Roman" w:cs="Times New Roman"/>
                <w:sz w:val="16"/>
                <w:szCs w:val="16"/>
              </w:rPr>
              <w:t xml:space="preserve"> (C-terminal) </w:t>
            </w:r>
            <w:proofErr w:type="spellStart"/>
            <w:r w:rsidRPr="00884E8A">
              <w:rPr>
                <w:rFonts w:ascii="Times New Roman" w:hAnsi="Times New Roman" w:cs="Times New Roman"/>
                <w:sz w:val="16"/>
                <w:szCs w:val="16"/>
              </w:rPr>
              <w:t>vRNP</w:t>
            </w:r>
            <w:proofErr w:type="spellEnd"/>
            <w:r w:rsidRPr="00884E8A">
              <w:rPr>
                <w:rFonts w:ascii="Times New Roman" w:hAnsi="Times New Roman" w:cs="Times New Roman"/>
                <w:sz w:val="16"/>
                <w:szCs w:val="16"/>
              </w:rPr>
              <w:t xml:space="preserve"> binding region </w:t>
            </w:r>
            <w:r w:rsidRPr="00884E8A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42-6822","author":[{"dropping-particle":"","family":"Baudin","given":"Florence","non-dropping-particle":"","parse-names":false,"suffix":""},{"dropping-particle":"","family":"Petit","given":"Isabelle","non-dropping-particle":"","parse-names":false,"suffix":""},{"dropping-particle":"","family":"Weissenhorn","given":"Winfried","non-dropping-particle":"","parse-names":false,"suffix":""},{"dropping-particle":"","family":"Ruigrok","given":"Rob W H","non-dropping-particle":"","parse-names":false,"suffix":""}],"container-title":"Virology","id":"ITEM-1","issue":"1","issued":{"date-parts":[["2001"]]},"page":"102-108","publisher":"Elsevier","title":"In vitro dissection of the membrane and RNP binding activities of influenza virus M1 protein","type":"article-journal","volume":"281"},"uris":["http://www.mendeley.com/documents/?uuid=619f8c23-ca53-4b95-a316-0bde20201427"]}],"mendeley":{"formattedCitation":"(Baudin et al., 2001)","plainTextFormattedCitation":"(Baudin et al., 2001)","previouslyFormattedCitation":"[1]"},"properties":{"noteIndex":0},"schema":"https://github.com/citation-style-language/schema/raw/master/csl-citation.json"}</w:instrText>
            </w:r>
            <w:r w:rsidRPr="00884E8A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Baudin et al., 2001)</w:t>
            </w:r>
            <w:r w:rsidRPr="00884E8A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6D1C6E2A" w14:textId="217DB361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us assembly, budding and release</w:t>
            </w:r>
          </w:p>
        </w:tc>
      </w:tr>
      <w:tr w:rsidR="0098280B" w:rsidRPr="001E5D3B" w14:paraId="5C9AC40A" w14:textId="77777777" w:rsidTr="00DA5C30">
        <w:tc>
          <w:tcPr>
            <w:tcW w:w="0" w:type="auto"/>
            <w:vAlign w:val="center"/>
          </w:tcPr>
          <w:p w14:paraId="04365262" w14:textId="50569DEB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5166</w:t>
            </w:r>
          </w:p>
        </w:tc>
        <w:tc>
          <w:tcPr>
            <w:tcW w:w="0" w:type="auto"/>
            <w:vAlign w:val="center"/>
          </w:tcPr>
          <w:p w14:paraId="33032D14" w14:textId="483B107C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INGLE LAIV</w:t>
            </w:r>
          </w:p>
        </w:tc>
        <w:tc>
          <w:tcPr>
            <w:tcW w:w="0" w:type="auto"/>
            <w:vAlign w:val="center"/>
          </w:tcPr>
          <w:p w14:paraId="1BE529F1" w14:textId="33C0006B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M1</w:t>
            </w:r>
          </w:p>
        </w:tc>
        <w:tc>
          <w:tcPr>
            <w:tcW w:w="0" w:type="auto"/>
            <w:vAlign w:val="center"/>
          </w:tcPr>
          <w:p w14:paraId="4186B594" w14:textId="01D3D8DD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655</w:t>
            </w:r>
          </w:p>
        </w:tc>
        <w:tc>
          <w:tcPr>
            <w:tcW w:w="0" w:type="auto"/>
            <w:vAlign w:val="center"/>
          </w:tcPr>
          <w:p w14:paraId="67F0BCFD" w14:textId="424933CC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198F2807" w14:textId="7699C7A8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23FF6086" w14:textId="37FB1413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2.3</w:t>
            </w:r>
          </w:p>
        </w:tc>
        <w:tc>
          <w:tcPr>
            <w:tcW w:w="0" w:type="auto"/>
            <w:vAlign w:val="center"/>
          </w:tcPr>
          <w:p w14:paraId="1726AF34" w14:textId="2D3DA689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I219V</w:t>
            </w:r>
          </w:p>
        </w:tc>
        <w:tc>
          <w:tcPr>
            <w:tcW w:w="1178" w:type="dxa"/>
            <w:vAlign w:val="center"/>
          </w:tcPr>
          <w:p w14:paraId="421C0C0C" w14:textId="06EC9B8B" w:rsidR="0098280B" w:rsidRPr="00733599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</w:tcPr>
          <w:p w14:paraId="4906FE01" w14:textId="4E6BEA5A" w:rsidR="0098280B" w:rsidRPr="001E5D3B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84E8A">
              <w:rPr>
                <w:rFonts w:ascii="Times New Roman" w:hAnsi="Times New Roman" w:cs="Times New Roman" w:hint="eastAsia"/>
                <w:sz w:val="16"/>
                <w:szCs w:val="16"/>
              </w:rPr>
              <w:t>M1</w:t>
            </w:r>
            <w:r w:rsidRPr="00884E8A">
              <w:rPr>
                <w:rFonts w:ascii="Times New Roman" w:hAnsi="Times New Roman" w:cs="Times New Roman"/>
                <w:sz w:val="16"/>
                <w:szCs w:val="16"/>
              </w:rPr>
              <w:t xml:space="preserve"> (C-terminal) </w:t>
            </w:r>
            <w:proofErr w:type="spellStart"/>
            <w:r w:rsidRPr="00884E8A">
              <w:rPr>
                <w:rFonts w:ascii="Times New Roman" w:hAnsi="Times New Roman" w:cs="Times New Roman"/>
                <w:sz w:val="16"/>
                <w:szCs w:val="16"/>
              </w:rPr>
              <w:t>vRNP</w:t>
            </w:r>
            <w:proofErr w:type="spellEnd"/>
            <w:r w:rsidRPr="00884E8A">
              <w:rPr>
                <w:rFonts w:ascii="Times New Roman" w:hAnsi="Times New Roman" w:cs="Times New Roman"/>
                <w:sz w:val="16"/>
                <w:szCs w:val="16"/>
              </w:rPr>
              <w:t xml:space="preserve"> binding region </w:t>
            </w:r>
            <w:r w:rsidRPr="00884E8A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42-6822","author":[{"dropping-particle":"","family":"Baudin","given":"Florence","non-dropping-particle":"","parse-names":false,"suffix":""},{"dropping-particle":"","family":"Petit","given":"Isabelle","non-dropping-particle":"","parse-names":false,"suffix":""},{"dropping-particle":"","family":"Weissenhorn","given":"Winfried","non-dropping-particle":"","parse-names":false,"suffix":""},{"dropping-particle":"","family":"Ruigrok","given":"Rob W H","non-dropping-particle":"","parse-names":false,"suffix":""}],"container-title":"Virology","id":"ITEM-1","issue":"1","issued":{"date-parts":[["2001"]]},"page":"102-108","publisher":"Elsevier","title":"In vitro dissection of the membrane and RNP binding activities of influenza virus M1 protein","type":"article-journal","volume":"281"},"uris":["http://www.mendeley.com/documents/?uuid=619f8c23-ca53-4b95-a316-0bde20201427"]}],"mendeley":{"formattedCitation":"(Baudin et al., 2001)","plainTextFormattedCitation":"(Baudin et al., 2001)","previouslyFormattedCitation":"[1]"},"properties":{"noteIndex":0},"schema":"https://github.com/citation-style-language/schema/raw/master/csl-citation.json"}</w:instrText>
            </w:r>
            <w:r w:rsidRPr="00884E8A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Baudin et al., 2001)</w:t>
            </w:r>
            <w:r w:rsidRPr="00884E8A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2C4B3771" w14:textId="274E9851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us assembly, budding and release</w:t>
            </w:r>
          </w:p>
        </w:tc>
      </w:tr>
      <w:tr w:rsidR="00E7443C" w:rsidRPr="001E5D3B" w14:paraId="46B96645" w14:textId="77777777" w:rsidTr="00DA5C30">
        <w:tc>
          <w:tcPr>
            <w:tcW w:w="0" w:type="auto"/>
            <w:vAlign w:val="center"/>
          </w:tcPr>
          <w:p w14:paraId="385F933E" w14:textId="25F521B4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5175</w:t>
            </w:r>
          </w:p>
        </w:tc>
        <w:tc>
          <w:tcPr>
            <w:tcW w:w="0" w:type="auto"/>
            <w:vAlign w:val="center"/>
          </w:tcPr>
          <w:p w14:paraId="45A082AC" w14:textId="5C5814D3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39C1CF76" w14:textId="67DCDB71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M1</w:t>
            </w:r>
          </w:p>
        </w:tc>
        <w:tc>
          <w:tcPr>
            <w:tcW w:w="0" w:type="auto"/>
            <w:vAlign w:val="center"/>
          </w:tcPr>
          <w:p w14:paraId="5B40A693" w14:textId="47E63564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587</w:t>
            </w:r>
          </w:p>
        </w:tc>
        <w:tc>
          <w:tcPr>
            <w:tcW w:w="0" w:type="auto"/>
            <w:vAlign w:val="center"/>
          </w:tcPr>
          <w:p w14:paraId="5A4344E5" w14:textId="0C0807D6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61B6E9D2" w14:textId="4184108B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4134F4F5" w14:textId="02F04009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7.7</w:t>
            </w:r>
          </w:p>
        </w:tc>
        <w:tc>
          <w:tcPr>
            <w:tcW w:w="0" w:type="auto"/>
            <w:vAlign w:val="center"/>
          </w:tcPr>
          <w:p w14:paraId="27A6226A" w14:textId="4989746B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196N</w:t>
            </w:r>
          </w:p>
        </w:tc>
        <w:tc>
          <w:tcPr>
            <w:tcW w:w="1178" w:type="dxa"/>
            <w:vAlign w:val="center"/>
          </w:tcPr>
          <w:p w14:paraId="2B82F3F5" w14:textId="3E17EA14" w:rsidR="001030C5" w:rsidRPr="00733599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  <w:vAlign w:val="center"/>
          </w:tcPr>
          <w:p w14:paraId="59D5C15D" w14:textId="69B5E042" w:rsidR="001030C5" w:rsidRPr="001E5D3B" w:rsidRDefault="0098280B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M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C-terminal) </w:t>
            </w: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vRNP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binding region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42-6822","author":[{"dropping-particle":"","family":"Baudin","given":"Florence","non-dropping-particle":"","parse-names":false,"suffix":""},{"dropping-particle":"","family":"Petit","given":"Isabelle","non-dropping-particle":"","parse-names":false,"suffix":""},{"dropping-particle":"","family":"Weissenhorn","given":"Winfried","non-dropping-particle":"","parse-names":false,"suffix":""},{"dropping-particle":"","family":"Ruigrok","given":"Rob W H","non-dropping-particle":"","parse-names":false,"suffix":""}],"container-title":"Virology","id":"ITEM-1","issue":"1","issued":{"date-parts":[["2001"]]},"page":"102-108","publisher":"Elsevier","title":"In vitro dissection of the membrane and RNP binding activities of influenza virus M1 protein","type":"article-journal","volume":"281"},"uris":["http://www.mendeley.com/documents/?uuid=619f8c23-ca53-4b95-a316-0bde20201427"]}],"mendeley":{"formattedCitation":"(Baudin et al., 2001)","plainTextFormattedCitation":"(Baudin et al., 2001)","previouslyFormattedCitation":"[1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Baudin et al., 2001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7867F1EF" w14:textId="6E1A4342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us assembly, budding and release</w:t>
            </w:r>
          </w:p>
        </w:tc>
      </w:tr>
      <w:tr w:rsidR="00E7443C" w:rsidRPr="001E5D3B" w14:paraId="68F8A771" w14:textId="77777777" w:rsidTr="00DA5C30">
        <w:tc>
          <w:tcPr>
            <w:tcW w:w="0" w:type="auto"/>
            <w:vAlign w:val="center"/>
          </w:tcPr>
          <w:p w14:paraId="51953610" w14:textId="481ACE5B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5175</w:t>
            </w:r>
          </w:p>
        </w:tc>
        <w:tc>
          <w:tcPr>
            <w:tcW w:w="0" w:type="auto"/>
            <w:vAlign w:val="center"/>
          </w:tcPr>
          <w:p w14:paraId="6447EB36" w14:textId="0C3BCED2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361769EF" w14:textId="1EDB5E56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M1</w:t>
            </w:r>
          </w:p>
        </w:tc>
        <w:tc>
          <w:tcPr>
            <w:tcW w:w="0" w:type="auto"/>
            <w:vAlign w:val="center"/>
          </w:tcPr>
          <w:p w14:paraId="3B47BE35" w14:textId="0930C5AB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737</w:t>
            </w:r>
          </w:p>
        </w:tc>
        <w:tc>
          <w:tcPr>
            <w:tcW w:w="0" w:type="auto"/>
            <w:vAlign w:val="center"/>
          </w:tcPr>
          <w:p w14:paraId="4A58BC90" w14:textId="38D2BD39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0" w:type="auto"/>
            <w:vAlign w:val="center"/>
          </w:tcPr>
          <w:p w14:paraId="4946BAD3" w14:textId="554EAA90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0" w:type="auto"/>
            <w:vAlign w:val="center"/>
          </w:tcPr>
          <w:p w14:paraId="397A1AAD" w14:textId="71BA7AE5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2.1</w:t>
            </w:r>
          </w:p>
        </w:tc>
        <w:tc>
          <w:tcPr>
            <w:tcW w:w="0" w:type="auto"/>
            <w:vAlign w:val="center"/>
          </w:tcPr>
          <w:p w14:paraId="1C5E3983" w14:textId="02467FD8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246A</w:t>
            </w:r>
          </w:p>
        </w:tc>
        <w:tc>
          <w:tcPr>
            <w:tcW w:w="1178" w:type="dxa"/>
            <w:vAlign w:val="center"/>
          </w:tcPr>
          <w:p w14:paraId="65D1282F" w14:textId="367BDF27" w:rsidR="001030C5" w:rsidRPr="00733599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  <w:vAlign w:val="center"/>
          </w:tcPr>
          <w:p w14:paraId="23FF8BDC" w14:textId="4B35261A" w:rsidR="001030C5" w:rsidRPr="001E5D3B" w:rsidRDefault="0098280B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M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C-terminal) </w:t>
            </w: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vRNP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binding region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42-6822","author":[{"dropping-particle":"","family":"Baudin","given":"Florence","non-dropping-particle":"","parse-names":false,"suffix":""},{"dropping-particle":"","family":"Petit","given":"Isabelle","non-dropping-particle":"","parse-names":false,"suffix":""},{"dropping-particle":"","family":"Weissenhorn","given":"Winfried","non-dropping-particle":"","parse-names":false,"suffix":""},{"dropping-particle":"","family":"Ruigrok","given":"Rob W H","non-dropping-particle":"","parse-names":false,"suffix":""}],"container-title":"Virology","id":"ITEM-1","issue":"1","issued":{"date-parts":[["2001"]]},"page":"102-108","publisher":"Elsevier","title":"In vitro dissection of the membrane and RNP binding activities of influenza virus M1 protein","type":"article-journal","volume":"281"},"uris":["http://www.mendeley.com/documents/?uuid=619f8c23-ca53-4b95-a316-0bde20201427"]}],"mendeley":{"formattedCitation":"(Baudin et al., 2001)","plainTextFormattedCitation":"(Baudin et al., 2001)","previouslyFormattedCitation":"[1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Baudin et al., 2001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1DA54945" w14:textId="2BA2A1D7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us assembly, budding and release</w:t>
            </w:r>
          </w:p>
        </w:tc>
      </w:tr>
      <w:tr w:rsidR="00E7443C" w:rsidRPr="001E5D3B" w14:paraId="060CE12F" w14:textId="77777777" w:rsidTr="00DA5C30">
        <w:tc>
          <w:tcPr>
            <w:tcW w:w="0" w:type="auto"/>
            <w:vAlign w:val="center"/>
          </w:tcPr>
          <w:p w14:paraId="263C8FEA" w14:textId="476B5C57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5185</w:t>
            </w:r>
          </w:p>
        </w:tc>
        <w:tc>
          <w:tcPr>
            <w:tcW w:w="0" w:type="auto"/>
            <w:vAlign w:val="center"/>
          </w:tcPr>
          <w:p w14:paraId="7C69D321" w14:textId="1474CCC3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02D59200" w14:textId="60BECC60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M1</w:t>
            </w:r>
          </w:p>
        </w:tc>
        <w:tc>
          <w:tcPr>
            <w:tcW w:w="0" w:type="auto"/>
            <w:vAlign w:val="center"/>
          </w:tcPr>
          <w:p w14:paraId="564ECAF6" w14:textId="5CC16BE2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383</w:t>
            </w:r>
          </w:p>
        </w:tc>
        <w:tc>
          <w:tcPr>
            <w:tcW w:w="0" w:type="auto"/>
            <w:vAlign w:val="center"/>
          </w:tcPr>
          <w:p w14:paraId="27CD2BB8" w14:textId="52ECDA7B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0" w:type="auto"/>
            <w:vAlign w:val="center"/>
          </w:tcPr>
          <w:p w14:paraId="0512EEFD" w14:textId="771A11BF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0" w:type="auto"/>
            <w:vAlign w:val="center"/>
          </w:tcPr>
          <w:p w14:paraId="42671BC7" w14:textId="7F46E601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2</w:t>
            </w:r>
          </w:p>
        </w:tc>
        <w:tc>
          <w:tcPr>
            <w:tcW w:w="0" w:type="auto"/>
            <w:vAlign w:val="center"/>
          </w:tcPr>
          <w:p w14:paraId="08A18028" w14:textId="4177F67C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M128T</w:t>
            </w:r>
          </w:p>
        </w:tc>
        <w:tc>
          <w:tcPr>
            <w:tcW w:w="1178" w:type="dxa"/>
            <w:vAlign w:val="center"/>
          </w:tcPr>
          <w:p w14:paraId="36BE305C" w14:textId="492CA57F" w:rsidR="001030C5" w:rsidRPr="00733599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  <w:vAlign w:val="center"/>
          </w:tcPr>
          <w:p w14:paraId="39520B3F" w14:textId="751B6E8B" w:rsidR="001030C5" w:rsidRPr="001E5D3B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M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1 lipid/membrane binding region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22-538X","author":[{"dropping-particle":"","family":"Gregoriades","given":"A","non-dropping-particle":"","parse-names":false,"suffix":""},{"dropping-particle":"","family":"Frangione","given":"B","non-dropping-particle":"","parse-names":false,"suffix":""}],"container-title":"Journal of Virology","id":"ITEM-1","issue":"1","issued":{"date-parts":[["1981"]]},"page":"323-328","publisher":"Am Soc Microbiol","title":"Insertion of influenza M protein into the viral lipid bilayer and localization of site of insertion.","type":"article-journal","volume":"40"},"uris":["http://www.mendeley.com/documents/?uuid=b3e7020e-578c-4247-a1e0-e96396585891"]}],"mendeley":{"formattedCitation":"(Gregoriades &amp; Frangione, 1981)","plainTextFormattedCitation":"(Gregoriades &amp; Frangione, 1981)","previouslyFormattedCitation":"[4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Gregoriades &amp; Frangione, 1981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1B8630DA" w14:textId="18D28E92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us assembly, budding and release</w:t>
            </w:r>
          </w:p>
        </w:tc>
      </w:tr>
      <w:tr w:rsidR="00E7443C" w:rsidRPr="001E5D3B" w14:paraId="0AFA310F" w14:textId="77777777" w:rsidTr="00DA5C30">
        <w:tc>
          <w:tcPr>
            <w:tcW w:w="0" w:type="auto"/>
            <w:vAlign w:val="center"/>
          </w:tcPr>
          <w:p w14:paraId="37276E37" w14:textId="7CC242EE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5185</w:t>
            </w:r>
          </w:p>
        </w:tc>
        <w:tc>
          <w:tcPr>
            <w:tcW w:w="0" w:type="auto"/>
            <w:vAlign w:val="center"/>
          </w:tcPr>
          <w:p w14:paraId="7EBBF8E9" w14:textId="32DC63E1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0C49070C" w14:textId="12B3757D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M1</w:t>
            </w:r>
          </w:p>
        </w:tc>
        <w:tc>
          <w:tcPr>
            <w:tcW w:w="0" w:type="auto"/>
            <w:vAlign w:val="center"/>
          </w:tcPr>
          <w:p w14:paraId="68A00956" w14:textId="5E691625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732</w:t>
            </w:r>
          </w:p>
        </w:tc>
        <w:tc>
          <w:tcPr>
            <w:tcW w:w="0" w:type="auto"/>
            <w:vAlign w:val="center"/>
          </w:tcPr>
          <w:p w14:paraId="5E930800" w14:textId="3B561E7D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49A6C715" w14:textId="15066F74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0" w:type="auto"/>
            <w:vAlign w:val="center"/>
          </w:tcPr>
          <w:p w14:paraId="1E305DBA" w14:textId="410EE6FB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2</w:t>
            </w:r>
          </w:p>
        </w:tc>
        <w:tc>
          <w:tcPr>
            <w:tcW w:w="0" w:type="auto"/>
            <w:vAlign w:val="center"/>
          </w:tcPr>
          <w:p w14:paraId="40886E07" w14:textId="21CA517E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M244I</w:t>
            </w:r>
          </w:p>
        </w:tc>
        <w:tc>
          <w:tcPr>
            <w:tcW w:w="1178" w:type="dxa"/>
            <w:vAlign w:val="center"/>
          </w:tcPr>
          <w:p w14:paraId="4CF1EAFE" w14:textId="50D5DA2B" w:rsidR="001030C5" w:rsidRPr="00733599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  <w:vAlign w:val="center"/>
          </w:tcPr>
          <w:p w14:paraId="77D0F40D" w14:textId="074CF4A2" w:rsidR="001030C5" w:rsidRPr="001E5D3B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M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98280B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C-terminal</w:t>
            </w:r>
            <w:r w:rsidR="0098280B">
              <w:rPr>
                <w:rFonts w:ascii="Times New Roman" w:hAnsi="Times New Roman" w:cs="Times New Roman"/>
                <w:sz w:val="16"/>
                <w:szCs w:val="16"/>
              </w:rPr>
              <w:t>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vRNP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binding region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42-6822","author":[{"dropping-particle":"","family":"Baudin","given":"Florence","non-dropping-particle":"","parse-names":false,"suffix":""},{"dropping-particle":"","family":"Petit","given":"Isabelle","non-dropping-particle":"","parse-names":false,"suffix":""},{"dropping-particle":"","family":"Weissenhorn","given":"Winfried","non-dropping-particle":"","parse-names":false,"suffix":""},{"dropping-particle":"","family":"Ruigrok","given":"Rob W H","non-dropping-particle":"","parse-names":false,"suffix":""}],"container-title":"Virology","id":"ITEM-1","issue":"1","issued":{"date-parts":[["2001"]]},"page":"102-108","publisher":"Elsevier","title":"In vitro dissection of the membrane and RNP binding activities of influenza virus M1 protein","type":"article-journal","volume":"281"},"uris":["http://www.mendeley.com/documents/?uuid=619f8c23-ca53-4b95-a316-0bde20201427"]}],"mendeley":{"formattedCitation":"(Baudin et al., 2001)","plainTextFormattedCitation":"(Baudin et al., 2001)","previouslyFormattedCitation":"[1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Baudin et al., 2001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262F9880" w14:textId="7D6C2D8E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us assembly, budding and release</w:t>
            </w:r>
          </w:p>
        </w:tc>
      </w:tr>
      <w:tr w:rsidR="00E7443C" w:rsidRPr="001E5D3B" w14:paraId="1DD23FF0" w14:textId="77777777" w:rsidTr="00DA5C30">
        <w:tc>
          <w:tcPr>
            <w:tcW w:w="0" w:type="auto"/>
            <w:vAlign w:val="center"/>
          </w:tcPr>
          <w:p w14:paraId="3B38B5A9" w14:textId="438E8FAF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79</w:t>
            </w:r>
          </w:p>
        </w:tc>
        <w:tc>
          <w:tcPr>
            <w:tcW w:w="0" w:type="auto"/>
            <w:vAlign w:val="center"/>
          </w:tcPr>
          <w:p w14:paraId="099DEA7E" w14:textId="61E972F4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INGLE LAIV</w:t>
            </w:r>
          </w:p>
        </w:tc>
        <w:tc>
          <w:tcPr>
            <w:tcW w:w="0" w:type="auto"/>
            <w:vAlign w:val="center"/>
          </w:tcPr>
          <w:p w14:paraId="0A398BF0" w14:textId="09AF047F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A</w:t>
            </w:r>
          </w:p>
        </w:tc>
        <w:tc>
          <w:tcPr>
            <w:tcW w:w="0" w:type="auto"/>
            <w:vAlign w:val="center"/>
          </w:tcPr>
          <w:p w14:paraId="5CBA3773" w14:textId="4DD1EF52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5</w:t>
            </w:r>
          </w:p>
        </w:tc>
        <w:tc>
          <w:tcPr>
            <w:tcW w:w="0" w:type="auto"/>
            <w:vAlign w:val="center"/>
          </w:tcPr>
          <w:p w14:paraId="6EEE18A2" w14:textId="2F96F8C6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3F33E13C" w14:textId="01CE08F1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4454814E" w14:textId="275436F3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2.1</w:t>
            </w:r>
          </w:p>
        </w:tc>
        <w:tc>
          <w:tcPr>
            <w:tcW w:w="0" w:type="auto"/>
            <w:vAlign w:val="center"/>
          </w:tcPr>
          <w:p w14:paraId="78F16440" w14:textId="7CEC250B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149I</w:t>
            </w:r>
          </w:p>
        </w:tc>
        <w:tc>
          <w:tcPr>
            <w:tcW w:w="1178" w:type="dxa"/>
            <w:vAlign w:val="center"/>
          </w:tcPr>
          <w:p w14:paraId="5F9FE010" w14:textId="371F8614" w:rsidR="001030C5" w:rsidRPr="00733599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  <w:vAlign w:val="center"/>
          </w:tcPr>
          <w:p w14:paraId="1363A68C" w14:textId="7D1DDE48" w:rsidR="001030C5" w:rsidRPr="002C0F1F" w:rsidRDefault="002C0F1F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C0F1F">
              <w:rPr>
                <w:rFonts w:ascii="Times New Roman" w:hAnsi="Times New Roman" w:cs="Times New Roman"/>
                <w:sz w:val="16"/>
                <w:szCs w:val="16"/>
              </w:rPr>
              <w:t xml:space="preserve">V149I is associated with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support </w:t>
            </w:r>
            <w:r w:rsidRPr="002C0F1F">
              <w:rPr>
                <w:rFonts w:ascii="Times New Roman" w:hAnsi="Times New Roman" w:cs="Times New Roman"/>
                <w:sz w:val="16"/>
                <w:szCs w:val="16"/>
              </w:rPr>
              <w:t xml:space="preserve">the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NA </w:t>
            </w:r>
            <w:r w:rsidRPr="002C0F1F">
              <w:rPr>
                <w:rFonts w:ascii="Times New Roman" w:hAnsi="Times New Roman" w:cs="Times New Roman"/>
                <w:sz w:val="16"/>
                <w:szCs w:val="16"/>
              </w:rPr>
              <w:t xml:space="preserve">active-site structure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and </w:t>
            </w:r>
            <w:r w:rsidRPr="002C0F1F">
              <w:rPr>
                <w:rFonts w:ascii="Times New Roman" w:hAnsi="Times New Roman" w:cs="Times New Roman"/>
                <w:sz w:val="16"/>
                <w:szCs w:val="16"/>
              </w:rPr>
              <w:t>decreased zanamivir sensitivity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in a H5N1 virus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66-4804","author":[{"dropping-particle":"","family":"Naughtin","given":"M","non-dropping-particle":"","parse-names":false,"suffix":""},{"dropping-particle":"","family":"Dyason","given":"J C","non-dropping-particle":"","parse-names":false,"suffix":""},{"dropping-particle":"","family":"Mardy","given":"S","non-dropping-particle":"","parse-names":false,"suffix":""},{"dropping-particle":"","family":"Sorn","given":"S","non-dropping-particle":"","parse-names":false,"suffix":""},{"dropping-particle":"","family":"Itzstein","given":"M","non-dropping-particle":"Von","parse-names":false,"suffix":""},{"dropping-particle":"","family":"Buchy","given":"P","non-dropping-particle":"","parse-names":false,"suffix":""}],"container-title":"Antimicrobial agents and chemotherapy","id":"ITEM-1","issue":"5","issued":{"date-parts":[["2011"]]},"page":"2004-2010","publisher":"Am Soc Microbiol","title":"Neuraminidase inhibitor sensitivity and receptor-binding specificity of Cambodian clade 1 highly pathogenic H5N1 influenza virus","type":"article-journal","volume":"55"},"uris":["http://www.mendeley.com/documents/?uuid=02d2e2e7-3ef1-4568-87a1-57d700338801"]},{"id":"ITEM-2","itemData":{"ISSN":"0022-538X","author":[{"dropping-particle":"","family":"Yen","given":"Hui-Ling","non-dropping-particle":"","parse-names":false,"suffix":""},{"dropping-particle":"","family":"Hoffmann","given":"Erich","non-dropping-particle":"","parse-names":false,"suffix":""},{"dropping-particle":"","family":"Taylor","given":"Garry","non-dropping-particle":"","parse-names":false,"suffix":""},{"dropping-particle":"","family":"Scholtissek","given":"Christoph","non-dropping-particle":"","parse-names":false,"suffix":""},{"dropping-particle":"","family":"Monto","given":"Arnold S","non-dropping-particle":"","parse-names":false,"suffix":""},{"dropping-particle":"","family":"Webster","given":"Robert G","non-dropping-particle":"","parse-names":false,"suffix":""},{"dropping-particle":"","family":"Govorkova","given":"Elena A","non-dropping-particle":"","parse-names":false,"suffix":""}],"container-title":"Journal of virology","id":"ITEM-2","issue":"17","issued":{"date-parts":[["2006"]]},"page":"8787-8795","publisher":"Am Soc Microbiol","title":"Importance of neuraminidase active-site residues to the neuraminidase inhibitor resistance of influenza viruses","type":"article-journal","volume":"80"},"uris":["http://www.mendeley.com/documents/?uuid=2fefeb80-c6eb-456c-925f-304200f946de"]}],"mendeley":{"formattedCitation":"(Naughtin et al., 2011; Yen et al., 2006)","plainTextFormattedCitation":"(Naughtin et al., 2011; Yen et al., 2006)","previouslyFormattedCitation":"[5,6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Naughtin et al., 2011; Yen et al., 2006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2C0F1F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0" w:type="auto"/>
            <w:vAlign w:val="center"/>
          </w:tcPr>
          <w:p w14:paraId="70F90F70" w14:textId="74857767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ntiviral drug resistance</w:t>
            </w:r>
          </w:p>
        </w:tc>
      </w:tr>
      <w:tr w:rsidR="00E7443C" w:rsidRPr="001E5D3B" w14:paraId="72716F56" w14:textId="77777777" w:rsidTr="00DA5C30">
        <w:tc>
          <w:tcPr>
            <w:tcW w:w="0" w:type="auto"/>
            <w:vAlign w:val="center"/>
          </w:tcPr>
          <w:p w14:paraId="25EBA498" w14:textId="4F2B03B7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93</w:t>
            </w:r>
          </w:p>
        </w:tc>
        <w:tc>
          <w:tcPr>
            <w:tcW w:w="0" w:type="auto"/>
            <w:vAlign w:val="center"/>
          </w:tcPr>
          <w:p w14:paraId="5C161CDB" w14:textId="0051C281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 VAC</w:t>
            </w:r>
          </w:p>
        </w:tc>
        <w:tc>
          <w:tcPr>
            <w:tcW w:w="0" w:type="auto"/>
            <w:vAlign w:val="center"/>
          </w:tcPr>
          <w:p w14:paraId="575DDBE4" w14:textId="1A4C2593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A</w:t>
            </w:r>
          </w:p>
        </w:tc>
        <w:tc>
          <w:tcPr>
            <w:tcW w:w="0" w:type="auto"/>
            <w:vAlign w:val="center"/>
          </w:tcPr>
          <w:p w14:paraId="46C9ADF8" w14:textId="1533AD79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031</w:t>
            </w:r>
          </w:p>
        </w:tc>
        <w:tc>
          <w:tcPr>
            <w:tcW w:w="0" w:type="auto"/>
            <w:vAlign w:val="center"/>
          </w:tcPr>
          <w:p w14:paraId="4223CB66" w14:textId="1FCE105A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723EECC1" w14:textId="393FB5EF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730DAD1C" w14:textId="2150BE7D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2</w:t>
            </w:r>
          </w:p>
        </w:tc>
        <w:tc>
          <w:tcPr>
            <w:tcW w:w="0" w:type="auto"/>
            <w:vAlign w:val="center"/>
          </w:tcPr>
          <w:p w14:paraId="6EB6F4E5" w14:textId="24C4A5B1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344S</w:t>
            </w:r>
          </w:p>
        </w:tc>
        <w:tc>
          <w:tcPr>
            <w:tcW w:w="1178" w:type="dxa"/>
            <w:vAlign w:val="center"/>
          </w:tcPr>
          <w:p w14:paraId="7BDDDA6B" w14:textId="4F677AAA" w:rsidR="001030C5" w:rsidRPr="00733599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  <w:vAlign w:val="center"/>
          </w:tcPr>
          <w:p w14:paraId="09112400" w14:textId="241E2D12" w:rsidR="001030C5" w:rsidRPr="001E5D3B" w:rsidRDefault="00C7014F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Binding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site for </w:t>
            </w:r>
            <w:r w:rsidRPr="002C0F1F">
              <w:rPr>
                <w:rFonts w:ascii="Times New Roman" w:hAnsi="Times New Roman" w:cs="Times New Roman"/>
                <w:sz w:val="16"/>
                <w:szCs w:val="16"/>
              </w:rPr>
              <w:t>zanamivir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and o</w:t>
            </w:r>
            <w:r w:rsidRPr="00C7014F">
              <w:rPr>
                <w:rFonts w:ascii="Times New Roman" w:hAnsi="Times New Roman" w:cs="Times New Roman"/>
                <w:sz w:val="16"/>
                <w:szCs w:val="16"/>
              </w:rPr>
              <w:t>seltamivir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, also associated with NA </w:t>
            </w:r>
            <w:r w:rsidRPr="00C7014F">
              <w:rPr>
                <w:rFonts w:ascii="Times New Roman" w:hAnsi="Times New Roman" w:cs="Times New Roman"/>
                <w:sz w:val="16"/>
                <w:szCs w:val="16"/>
              </w:rPr>
              <w:t>stability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476-4687","author":[{"dropping-particle":"","family":"Collins","given":"Patrick J","non-dropping-particle":"","parse-names":false,"suffix":""},{"dropping-particle":"","family":"Haire","given":"Lesley F","non-dropping-particle":"","parse-names":false,"suffix":""},{"dropping-particle":"","family":"Lin","given":"Yi Pu","non-dropping-particle":"","parse-names":false,"suffix":""},{"dropping-particle":"","family":"Liu","given":"Junfeng","non-dropping-particle":"","parse-names":false,"suffix":""},{"dropping-particle":"","family":"Russell","given":"Rupert J","non-dropping-particle":"","parse-names":false,"suffix":""},{"dropping-particle":"","family":"Walker","given":"Philip A","non-dropping-particle":"","parse-names":false,"suffix":""},{"dropping-particle":"","family":"Skehel","given":"John J","non-dropping-particle":"","parse-names":false,"suffix":""},{"dropping-particle":"","family":"Martin","given":"Stephen R","non-dropping-particle":"","parse-names":false,"suffix":""},{"dropping-particle":"","family":"Hay","given":"Alan J","non-dropping-particle":"","parse-names":false,"suffix":""},{"dropping-particle":"","family":"Gamblin","given":"Steven J","non-dropping-particle":"","parse-names":false,"suffix":""}],"container-title":"Nature","id":"ITEM-1","issue":"7199","issued":{"date-parts":[["2008"]]},"page":"1258-1261","publisher":"Nature Publishing Group","title":"Crystal structures of oseltamivir-resistant influenza virus neuraminidase mutants","type":"article-journal","volume":"453"},"uris":["http://www.mendeley.com/documents/?uuid=a76a0f55-085f-4131-aa6a-815cb21ea4e5"]},{"id":"ITEM-2","itemData":{"ISSN":"1553-7374","author":[{"dropping-particle":"","family":"Vries","given":"Erhard","non-dropping-particle":"Van Der","parse-names":false,"suffix":""},{"dropping-particle":"","family":"Collins","given":"Patrick J","non-dropping-particle":"","parse-names":false,"suffix":""},{"dropping-particle":"","family":"Vachieri","given":"Sebastien G","non-dropping-particle":"","parse-names":false,"suffix":""},{"dropping-particle":"","family":"Xiong","given":"Xiaoli","non-dropping-particle":"","parse-names":false,"suffix":""},{"dropping-particle":"","family":"Liu","given":"Junfeng","non-dropping-particle":"","parse-names":false,"suffix":""},{"dropping-particle":"","family":"Walker","given":"Philip A","non-dropping-particle":"","parse-names":false,"suffix":""},{"dropping-particle":"","family":"Haire","given":"Lesley F","non-dropping-particle":"","parse-names":false,"suffix":""},{"dropping-particle":"","family":"Hay","given":"Alan J","non-dropping-particle":"","parse-names":false,"suffix":""},{"dropping-particle":"","family":"Schutten","given":"Martin","non-dropping-particle":"","parse-names":false,"suffix":""},{"dropping-particle":"","family":"Osterhaus","given":"Albert D M E","non-dropping-particle":"","parse-names":false,"suffix":""}],"container-title":"PLoS Pathog","id":"ITEM-2","issue":"9","issued":{"date-parts":[["2012"]]},"page":"e1002914","publisher":"Public Library of Science","title":"H1N1 2009 pandemic influenza virus: resistance of the I223R neuraminidase mutant explained by kinetic and structural analysis","type":"article-journal","volume":"8"},"uris":["http://www.mendeley.com/documents/?uuid=0f446056-2538-4a2b-ab62-8e782b3c7a7d"]},{"id":"ITEM-3","itemData":{"ISSN":"1567-1348","author":[{"dropping-particle":"","family":"Gupta","given":"Shailendra K","non-dropping-particle":"","parse-names":false,"suffix":""},{"dropping-particle":"","family":"Gupta","given":"Shishir K","non-dropping-particle":"","parse-names":false,"suffix":""},{"dropping-particle":"","family":"Smita","given":"Suchi","non-dropping-particle":"","parse-names":false,"suffix":""},{"dropping-particle":"","family":"Srivastava","given":"Mugdha","non-dropping-particle":"","parse-names":false,"suffix":""},{"dropping-particle":"","family":"Lai","given":"Xin","non-dropping-particle":"","parse-names":false,"suffix":""},{"dropping-particle":"","family":"Schmitz","given":"Ulf","non-dropping-particle":"","parse-names":false,"suffix":""},{"dropping-particle":"","family":"Rahman","given":"Qamar","non-dropping-particle":"","parse-names":false,"suffix":""},{"dropping-particle":"","family":"Wolkenhauer","given":"Olaf","non-dropping-particle":"","parse-names":false,"suffix":""},{"dropping-particle":"","family":"Vera","given":"Julio","non-dropping-particle":"","parse-names":false,"suffix":""}],"container-title":"Infection, Genetics and Evolution","id":"ITEM-3","issue":"5","issued":{"date-parts":[["2011"]]},"page":"1072-1082","publisher":"Elsevier","title":"Computational analysis and modeling the effectiveness of ‘Zanamivir’targeting neuraminidase protein in pandemic H1N1 strains","type":"article-journal","volume":"11"},"uris":["http://www.mendeley.com/documents/?uuid=cfbaae01-02db-40eb-8e9b-d15f5607e612"]}],"mendeley":{"formattedCitation":"(Collins et al., 2008; Gupta et al., 2011; Van Der Vries et al., 2012)","plainTextFormattedCitation":"(Collins et al., 2008; Gupta et al., 2011; Van Der Vries et al., 2012)","previouslyFormattedCitation":"[7–9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Collins et al., 2008; Gupta et al., 2011; Van Der Vries et al., 2012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719EC17B" w14:textId="7C2B00FC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ntiviral drug resistance</w:t>
            </w:r>
          </w:p>
        </w:tc>
      </w:tr>
      <w:tr w:rsidR="00E7443C" w:rsidRPr="001E5D3B" w14:paraId="132E09BA" w14:textId="77777777" w:rsidTr="00DA5C30">
        <w:tc>
          <w:tcPr>
            <w:tcW w:w="0" w:type="auto"/>
            <w:vAlign w:val="center"/>
          </w:tcPr>
          <w:p w14:paraId="04C92690" w14:textId="403A66D6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938</w:t>
            </w:r>
          </w:p>
        </w:tc>
        <w:tc>
          <w:tcPr>
            <w:tcW w:w="0" w:type="auto"/>
            <w:vAlign w:val="center"/>
          </w:tcPr>
          <w:p w14:paraId="33D92094" w14:textId="10C29C02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 VAC</w:t>
            </w:r>
          </w:p>
        </w:tc>
        <w:tc>
          <w:tcPr>
            <w:tcW w:w="0" w:type="auto"/>
            <w:vAlign w:val="center"/>
          </w:tcPr>
          <w:p w14:paraId="2BC3A56F" w14:textId="764A3D09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A</w:t>
            </w:r>
          </w:p>
        </w:tc>
        <w:tc>
          <w:tcPr>
            <w:tcW w:w="0" w:type="auto"/>
            <w:vAlign w:val="center"/>
          </w:tcPr>
          <w:p w14:paraId="0BAE5ABC" w14:textId="6BB2E208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69</w:t>
            </w:r>
          </w:p>
        </w:tc>
        <w:tc>
          <w:tcPr>
            <w:tcW w:w="0" w:type="auto"/>
            <w:vAlign w:val="center"/>
          </w:tcPr>
          <w:p w14:paraId="3ADB95BF" w14:textId="6106AD04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150C83C0" w14:textId="3AD034C7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1C271B8B" w14:textId="29A6D6F6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5</w:t>
            </w:r>
          </w:p>
        </w:tc>
        <w:tc>
          <w:tcPr>
            <w:tcW w:w="0" w:type="auto"/>
            <w:vAlign w:val="center"/>
          </w:tcPr>
          <w:p w14:paraId="23585F37" w14:textId="748C69A4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57I</w:t>
            </w:r>
          </w:p>
        </w:tc>
        <w:tc>
          <w:tcPr>
            <w:tcW w:w="1178" w:type="dxa"/>
            <w:vAlign w:val="center"/>
          </w:tcPr>
          <w:p w14:paraId="104991E8" w14:textId="4FD9BDF3" w:rsidR="001030C5" w:rsidRPr="00733599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  <w:vAlign w:val="center"/>
          </w:tcPr>
          <w:p w14:paraId="716F2B59" w14:textId="3B749472" w:rsidR="001030C5" w:rsidRPr="001E5D3B" w:rsidRDefault="00492AAE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A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ssociated with the virulence of H5N1 in mice and chicken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932-6203","author":[{"dropping-particle":"","family":"Zhou","given":"Hongbo","non-dropping-particle":"","parse-names":false,"suffix":""},{"dropping-particle":"","family":"Yu","given":"Zhengjun","non-dropping-particle":"","parse-names":false,"suffix":""},{"dropping-particle":"","family":"Hu","given":"Yong","non-dropping-particle":"","parse-names":false,"suffix":""},{"dropping-particle":"","family":"Tu","given":"Jiagang","non-dropping-particle":"","parse-names":false,"suffix":""},{"dropping-particle":"","family":"Zou","given":"Wei","non-dropping-particle":"","parse-names":false,"suffix":""},{"dropping-particle":"","family":"Peng","given":"Yaping","non-dropping-particle":"","parse-names":false,"suffix":""},{"dropping-particle":"","family":"Zhu","given":"Jiping","non-dropping-particle":"","parse-names":false,"suffix":""},{"dropping-particle":"","family":"Li","given":"Yongtao","non-dropping-particle":"","parse-names":false,"suffix":""},{"dropping-particle":"","family":"Zhang","given":"Anding","non-dropping-particle":"","parse-names":false,"suffix":""},{"dropping-particle":"","family":"Yu","given":"Ziniu","non-dropping-particle":"","parse-names":false,"suffix":""}],"container-title":"PloS one","id":"ITEM-1","issue":"7","issued":{"date-parts":[["2009"]]},"page":"e6277","publisher":"Public Library of Science","title":"The special neuraminidase stalk-motif responsible for increased virulence and pathogenesis of H5N1 influenza A virus","type":"article-journal","volume":"4"},"uris":["http://www.mendeley.com/documents/?uuid=b321a5b4-c4b8-4528-a3d3-453469d88a49"]},{"id":"ITEM-2","itemData":{"ISSN":"0022-538X","author":[{"dropping-particle":"","family":"Matsuoka","given":"Yumiko","non-dropping-particle":"","parse-names":false,"suffix":""},{"dropping-particle":"","family":"Swayne","given":"David E","non-dropping-particle":"","parse-names":false,"suffix":""},{"dropping-particle":"","family":"Thomas","given":"Colleen","non-dropping-particle":"","parse-names":false,"suffix":""},{"dropping-particle":"","family":"Rameix-Welti","given":"Marie-Anne","non-dropping-particle":"","parse-names":false,"suffix":""},{"dropping-particle":"","family":"Naffakh","given":"Nadia","non-dropping-particle":"","parse-names":false,"suffix":""},{"dropping-particle":"","family":"Warnes","given":"Christine","non-dropping-particle":"","parse-names":false,"suffix":""},{"dropping-particle":"","family":"Altholtz","given":"Melanie","non-dropping-particle":"","parse-names":false,"suffix":""},{"dropping-particle":"","family":"Donis","given":"Ruben","non-dropping-particle":"","parse-names":false,"suffix":""},{"dropping-particle":"","family":"Subbarao","given":"Kanta","non-dropping-particle":"","parse-names":false,"suffix":""}],"container-title":"Journal of virology","id":"ITEM-2","issue":"9","issued":{"date-parts":[["2009"]]},"page":"4704-4708","publisher":"Am Soc Microbiol","title":"Neuraminidase stalk length and additional glycosylation of the hemagglutinin influence the virulence of influenza H5N1 viruses for mice","type":"article-journal","volume":"83"},"uris":["http://www.mendeley.com/documents/?uuid=36f44bf8-3a53-405a-9da8-70a4be034017"]}],"mendeley":{"formattedCitation":"(Matsuoka et al., 2009; Zhou et al., 2009)","plainTextFormattedCitation":"(Matsuoka et al., 2009; Zhou et al., 2009)","previouslyFormattedCitation":"[10,11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Matsuoka et al., 2009; Zhou et al., 2009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50DEECC4" w14:textId="1582E97B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 xml:space="preserve">Determinant of pathogenicity, </w:t>
            </w:r>
            <w:proofErr w:type="gramStart"/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ulence</w:t>
            </w:r>
            <w:proofErr w:type="gramEnd"/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 xml:space="preserve"> and disease progress</w:t>
            </w:r>
            <w:r w:rsidR="00492AAE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i</w:t>
            </w: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on</w:t>
            </w:r>
          </w:p>
        </w:tc>
      </w:tr>
      <w:tr w:rsidR="00E7443C" w:rsidRPr="001E5D3B" w14:paraId="57F0EB13" w14:textId="77777777" w:rsidTr="00DA5C30">
        <w:tc>
          <w:tcPr>
            <w:tcW w:w="0" w:type="auto"/>
            <w:vAlign w:val="center"/>
          </w:tcPr>
          <w:p w14:paraId="6837D4F9" w14:textId="1B87F40A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5175</w:t>
            </w:r>
          </w:p>
        </w:tc>
        <w:tc>
          <w:tcPr>
            <w:tcW w:w="0" w:type="auto"/>
            <w:vAlign w:val="center"/>
          </w:tcPr>
          <w:p w14:paraId="40F23B55" w14:textId="0012264E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27DB14C8" w14:textId="19146ACC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A</w:t>
            </w:r>
          </w:p>
        </w:tc>
        <w:tc>
          <w:tcPr>
            <w:tcW w:w="0" w:type="auto"/>
            <w:vAlign w:val="center"/>
          </w:tcPr>
          <w:p w14:paraId="1AB8FB86" w14:textId="47EE0A5E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626</w:t>
            </w:r>
          </w:p>
        </w:tc>
        <w:tc>
          <w:tcPr>
            <w:tcW w:w="0" w:type="auto"/>
            <w:vAlign w:val="center"/>
          </w:tcPr>
          <w:p w14:paraId="4596065E" w14:textId="21817731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277F10F4" w14:textId="7C9015B2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50BA1B16" w14:textId="65F7132F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5</w:t>
            </w:r>
          </w:p>
        </w:tc>
        <w:tc>
          <w:tcPr>
            <w:tcW w:w="0" w:type="auto"/>
            <w:vAlign w:val="center"/>
          </w:tcPr>
          <w:p w14:paraId="0EADE88C" w14:textId="0B5025E5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209S</w:t>
            </w:r>
          </w:p>
        </w:tc>
        <w:tc>
          <w:tcPr>
            <w:tcW w:w="1178" w:type="dxa"/>
            <w:vAlign w:val="center"/>
          </w:tcPr>
          <w:p w14:paraId="40BEF643" w14:textId="6F58E638" w:rsidR="001030C5" w:rsidRPr="00733599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  <w:vAlign w:val="center"/>
          </w:tcPr>
          <w:p w14:paraId="78FA330A" w14:textId="310E0D5C" w:rsidR="001030C5" w:rsidRPr="001E5D3B" w:rsidRDefault="00F92B03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Support </w:t>
            </w:r>
            <w:r w:rsidRPr="002C0F1F">
              <w:rPr>
                <w:rFonts w:ascii="Times New Roman" w:hAnsi="Times New Roman" w:cs="Times New Roman"/>
                <w:sz w:val="16"/>
                <w:szCs w:val="16"/>
              </w:rPr>
              <w:t xml:space="preserve">the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NA </w:t>
            </w:r>
            <w:r w:rsidRPr="002C0F1F">
              <w:rPr>
                <w:rFonts w:ascii="Times New Roman" w:hAnsi="Times New Roman" w:cs="Times New Roman"/>
                <w:sz w:val="16"/>
                <w:szCs w:val="16"/>
              </w:rPr>
              <w:t>active-site structure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22-538X","author":[{"dropping-particle":"","family":"Yen","given":"Hui-Ling","non-dropping-particle":"","parse-names":false,"suffix":""},{"dropping-particle":"","family":"Hoffmann","given":"Erich","non-dropping-particle":"","parse-names":false,"suffix":""},{"dropping-particle":"","family":"Taylor","given":"Garry","non-dropping-particle":"","parse-names":false,"suffix":""},{"dropping-particle":"","family":"Scholtissek","given":"Christoph","non-dropping-particle":"","parse-names":false,"suffix":""},{"dropping-particle":"","family":"Monto","given":"Arnold S","non-dropping-particle":"","parse-names":false,"suffix":""},{"dropping-particle":"","family":"Webster","given":"Robert G","non-dropping-particle":"","parse-names":false,"suffix":""},{"dropping-particle":"","family":"Govorkova","given":"Elena A","non-dropping-particle":"","parse-names":false,"suffix":""}],"container-title":"Journal of virology","id":"ITEM-1","issue":"17","issued":{"date-parts":[["2006"]]},"page":"8787-8795","publisher":"Am Soc Microbiol","title":"Importance of neuraminidase active-site residues to the neuraminidase inhibitor resistance of influenza viruses","type":"article-journal","volume":"80"},"uris":["http://www.mendeley.com/documents/?uuid=2fefeb80-c6eb-456c-925f-304200f946de"]}],"mendeley":{"formattedCitation":"(Yen et al., 2006)","plainTextFormattedCitation":"(Yen et al., 2006)","previouslyFormattedCitation":"[6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Yen et al., 2006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31850A82" w14:textId="10A084F4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us assembly, budding and release</w:t>
            </w:r>
          </w:p>
        </w:tc>
      </w:tr>
      <w:tr w:rsidR="00E7443C" w:rsidRPr="001E5D3B" w14:paraId="251E1665" w14:textId="77777777" w:rsidTr="00DA5C30">
        <w:tc>
          <w:tcPr>
            <w:tcW w:w="0" w:type="auto"/>
            <w:vAlign w:val="center"/>
          </w:tcPr>
          <w:p w14:paraId="50772D8A" w14:textId="49A9E45F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79</w:t>
            </w:r>
          </w:p>
        </w:tc>
        <w:tc>
          <w:tcPr>
            <w:tcW w:w="0" w:type="auto"/>
            <w:vAlign w:val="center"/>
          </w:tcPr>
          <w:p w14:paraId="071AE7B8" w14:textId="1B570C6F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INGLE LAIV</w:t>
            </w:r>
          </w:p>
        </w:tc>
        <w:tc>
          <w:tcPr>
            <w:tcW w:w="0" w:type="auto"/>
            <w:vAlign w:val="center"/>
          </w:tcPr>
          <w:p w14:paraId="2E38367E" w14:textId="3F51D692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P</w:t>
            </w:r>
          </w:p>
        </w:tc>
        <w:tc>
          <w:tcPr>
            <w:tcW w:w="0" w:type="auto"/>
            <w:vAlign w:val="center"/>
          </w:tcPr>
          <w:p w14:paraId="3D8F3F8A" w14:textId="22B471F4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490</w:t>
            </w:r>
          </w:p>
        </w:tc>
        <w:tc>
          <w:tcPr>
            <w:tcW w:w="0" w:type="auto"/>
            <w:vAlign w:val="center"/>
          </w:tcPr>
          <w:p w14:paraId="3B855AB7" w14:textId="179FA22D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05F5E032" w14:textId="339E90F3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44A69D1B" w14:textId="0E18012D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2</w:t>
            </w:r>
          </w:p>
        </w:tc>
        <w:tc>
          <w:tcPr>
            <w:tcW w:w="0" w:type="auto"/>
            <w:vAlign w:val="center"/>
          </w:tcPr>
          <w:p w14:paraId="46E5DE77" w14:textId="211BEFBF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D497G</w:t>
            </w:r>
          </w:p>
        </w:tc>
        <w:tc>
          <w:tcPr>
            <w:tcW w:w="1178" w:type="dxa"/>
            <w:vAlign w:val="center"/>
          </w:tcPr>
          <w:p w14:paraId="7B9443E8" w14:textId="4084F578" w:rsidR="001030C5" w:rsidRPr="00733599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  <w:vAlign w:val="center"/>
          </w:tcPr>
          <w:p w14:paraId="01FE22D5" w14:textId="5E619D33" w:rsidR="001030C5" w:rsidRPr="001E5D3B" w:rsidRDefault="005B5938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Associated with PB2 interaction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22-538X","author":[{"dropping-particle":"","family":"Biswas","given":"Siddhartha K","non-dropping-particle":"","parse-names":false,"suffix":""},{"dropping-particle":"","family":"Boutz","given":"Paul L","non-dropping-particle":"","parse-names":false,"suffix":""},{"dropping-particle":"","family":"Nayak","given":"Debi P","non-dropping-particle":"","parse-names":false,"suffix":""}],"container-title":"Journal of virology","id":"ITEM-1","issue":"7","issued":{"date-parts":[["1998"]]},"page":"5493-5501","publisher":"Am Soc Microbiol","title":"Influenza virus nucleoprotein interacts with influenza virus polymerase proteins","type":"article-journal","volume":"72"},"uris":["http://www.mendeley.com/documents/?uuid=7f3d8b62-e8b4-42ed-9d72-88bf65ebd6c0"]}],"mendeley":{"formattedCitation":"(Biswas, Boutz, &amp; Nayak, 1998)","plainTextFormattedCitation":"(Biswas, Boutz, &amp; Nayak, 1998)","previouslyFormattedCitation":"[12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Biswas, Boutz, &amp; Nayak, 1998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0D8AE920" w14:textId="5B1CBF71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E7443C" w:rsidRPr="001E5D3B" w14:paraId="22163E5C" w14:textId="77777777" w:rsidTr="00DA5C30">
        <w:tc>
          <w:tcPr>
            <w:tcW w:w="0" w:type="auto"/>
            <w:vAlign w:val="center"/>
          </w:tcPr>
          <w:p w14:paraId="0E4DD9CA" w14:textId="15AAE7F5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lastRenderedPageBreak/>
              <w:t>4493</w:t>
            </w:r>
          </w:p>
        </w:tc>
        <w:tc>
          <w:tcPr>
            <w:tcW w:w="0" w:type="auto"/>
            <w:vAlign w:val="center"/>
          </w:tcPr>
          <w:p w14:paraId="5BA8DD98" w14:textId="167B5BEE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 VAC</w:t>
            </w:r>
          </w:p>
        </w:tc>
        <w:tc>
          <w:tcPr>
            <w:tcW w:w="0" w:type="auto"/>
            <w:vAlign w:val="center"/>
          </w:tcPr>
          <w:p w14:paraId="7849E76F" w14:textId="41A17D4D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P</w:t>
            </w:r>
          </w:p>
        </w:tc>
        <w:tc>
          <w:tcPr>
            <w:tcW w:w="0" w:type="auto"/>
            <w:vAlign w:val="center"/>
          </w:tcPr>
          <w:p w14:paraId="464077A6" w14:textId="133F9107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83</w:t>
            </w:r>
          </w:p>
        </w:tc>
        <w:tc>
          <w:tcPr>
            <w:tcW w:w="0" w:type="auto"/>
            <w:vAlign w:val="center"/>
          </w:tcPr>
          <w:p w14:paraId="323AEB8E" w14:textId="18743504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196B6EAB" w14:textId="50C1D865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498165EB" w14:textId="5E10D562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5.7</w:t>
            </w:r>
          </w:p>
        </w:tc>
        <w:tc>
          <w:tcPr>
            <w:tcW w:w="0" w:type="auto"/>
            <w:vAlign w:val="center"/>
          </w:tcPr>
          <w:p w14:paraId="042FD35F" w14:textId="0FC906E5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I61M</w:t>
            </w:r>
          </w:p>
        </w:tc>
        <w:tc>
          <w:tcPr>
            <w:tcW w:w="1178" w:type="dxa"/>
            <w:vAlign w:val="center"/>
          </w:tcPr>
          <w:p w14:paraId="39CCA5AD" w14:textId="47C9D1A3" w:rsidR="001030C5" w:rsidRPr="00733599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  <w:vAlign w:val="center"/>
          </w:tcPr>
          <w:p w14:paraId="7AFCA03B" w14:textId="591AABC6" w:rsidR="001030C5" w:rsidRPr="001E5D3B" w:rsidRDefault="005B5938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Associated with RNA and PB2 interaction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22-538X","author":[{"dropping-particle":"","family":"Albo","given":"Carmen","non-dropping-particle":"","parse-names":false,"suffix":""},{"dropping-particle":"","family":"Valencia","given":"Alfonso","non-dropping-particle":"","parse-names":false,"suffix":""},{"dropping-particle":"","family":"Portela","given":"Agustin","non-dropping-particle":"","parse-names":false,"suffix":""}],"container-title":"Journal of Virology","id":"ITEM-1","issue":"6","issued":{"date-parts":[["1995"]]},"page":"3799-3806","publisher":"Am Soc Microbiol","title":"Identification of an RNA binding region within the N-terminal third of the influenza A virus nucleoprotein.","type":"article-journal","volume":"69"},"uris":["http://www.mendeley.com/documents/?uuid=47b1e9b3-0f1f-4384-86d0-4a60d9007872"]},{"id":"ITEM-2","itemData":{"ISSN":"0022-538X","author":[{"dropping-particle":"","family":"Biswas","given":"Siddhartha K","non-dropping-particle":"","parse-names":false,"suffix":""},{"dropping-particle":"","family":"Boutz","given":"Paul L","non-dropping-particle":"","parse-names":false,"suffix":""},{"dropping-particle":"","family":"Nayak","given":"Debi P","non-dropping-particle":"","parse-names":false,"suffix":""}],"container-title":"Journal of virology","id":"ITEM-2","issue":"7","issued":{"date-parts":[["1998"]]},"page":"5493-5501","publisher":"Am Soc Microbiol","title":"Influenza virus nucleoprotein interacts with influenza virus polymerase proteins","type":"article-journal","volume":"72"},"uris":["http://www.mendeley.com/documents/?uuid=7f3d8b62-e8b4-42ed-9d72-88bf65ebd6c0"]},{"id":"ITEM-3","itemData":{"ISSN":"0022-538X","author":[{"dropping-particle":"","family":"Elton","given":"Debra","non-dropping-particle":"","parse-names":false,"suffix":""},{"dropping-particle":"","family":"Medcalf","given":"Liz","non-dropping-particle":"","parse-names":false,"suffix":""},{"dropping-particle":"","family":"Bishop","given":"Konrad","non-dropping-particle":"","parse-names":false,"suffix":""},{"dropping-particle":"","family":"Harrison","given":"Deborah","non-dropping-particle":"","parse-names":false,"suffix":""},{"dropping-particle":"","family":"Digard","given":"Paul","non-dropping-particle":"","parse-names":false,"suffix":""}],"container-title":"Journal of Virology","id":"ITEM-3","issue":"9","issued":{"date-parts":[["1999"]]},"page":"7357-7367","publisher":"Am Soc Microbiol","title":"Identification of amino acid residues of influenza virus nucleoprotein essential for RNA binding","type":"article-journal","volume":"73"},"uris":["http://www.mendeley.com/documents/?uuid=cf24304d-ec71-4b22-a604-6cfdb348a9e5"]}],"mendeley":{"formattedCitation":"(Albo, Valencia, &amp; Portela, 1995; Biswas et al., 1998; Elton, Medcalf, Bishop, Harrison, &amp; Digard, 1999)","plainTextFormattedCitation":"(Albo, Valencia, &amp; Portela, 1995; Biswas et al., 1998; Elton, Medcalf, Bishop, Harrison, &amp; Digard, 1999)","previouslyFormattedCitation":"[12–14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Albo, Valencia, &amp; Portela, 1995; Biswas et al., 1998; Elton, Medcalf, Bishop, Harrison, &amp; Digard, 1999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489BF517" w14:textId="290864AB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E7443C" w:rsidRPr="001E5D3B" w14:paraId="11852E13" w14:textId="77777777" w:rsidTr="00DA5C30">
        <w:tc>
          <w:tcPr>
            <w:tcW w:w="0" w:type="auto"/>
            <w:vAlign w:val="center"/>
          </w:tcPr>
          <w:p w14:paraId="4A632271" w14:textId="58915481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93</w:t>
            </w:r>
          </w:p>
        </w:tc>
        <w:tc>
          <w:tcPr>
            <w:tcW w:w="0" w:type="auto"/>
            <w:vAlign w:val="center"/>
          </w:tcPr>
          <w:p w14:paraId="582D2CC7" w14:textId="46581358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 VAC</w:t>
            </w:r>
          </w:p>
        </w:tc>
        <w:tc>
          <w:tcPr>
            <w:tcW w:w="0" w:type="auto"/>
            <w:vAlign w:val="center"/>
          </w:tcPr>
          <w:p w14:paraId="581BC56E" w14:textId="6B50B9C7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P</w:t>
            </w:r>
          </w:p>
        </w:tc>
        <w:tc>
          <w:tcPr>
            <w:tcW w:w="0" w:type="auto"/>
            <w:vAlign w:val="center"/>
          </w:tcPr>
          <w:p w14:paraId="3C71DF75" w14:textId="36C984BA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845</w:t>
            </w:r>
          </w:p>
        </w:tc>
        <w:tc>
          <w:tcPr>
            <w:tcW w:w="0" w:type="auto"/>
            <w:vAlign w:val="center"/>
          </w:tcPr>
          <w:p w14:paraId="779664D1" w14:textId="75C7C5CC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5FA6938B" w14:textId="46E5C805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147731D0" w14:textId="3D712849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8</w:t>
            </w:r>
          </w:p>
        </w:tc>
        <w:tc>
          <w:tcPr>
            <w:tcW w:w="0" w:type="auto"/>
            <w:vAlign w:val="center"/>
          </w:tcPr>
          <w:p w14:paraId="3BBEA4C5" w14:textId="3CAF4BF6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282E</w:t>
            </w:r>
          </w:p>
        </w:tc>
        <w:tc>
          <w:tcPr>
            <w:tcW w:w="1178" w:type="dxa"/>
            <w:vAlign w:val="center"/>
          </w:tcPr>
          <w:p w14:paraId="1BC3F9DA" w14:textId="247C3A46" w:rsidR="001030C5" w:rsidRPr="00733599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  <w:vAlign w:val="center"/>
          </w:tcPr>
          <w:p w14:paraId="4854E355" w14:textId="0804F33C" w:rsidR="001030C5" w:rsidRPr="00E63EFB" w:rsidRDefault="005B5938" w:rsidP="00E63EFB">
            <w:pPr>
              <w:pStyle w:val="1"/>
              <w:jc w:val="center"/>
              <w:rPr>
                <w:rFonts w:ascii="Times New Roman" w:hAnsi="Times New Roman" w:cs="Times New Roman"/>
                <w:b w:val="0"/>
                <w:bCs w:val="0"/>
                <w:color w:val="212121"/>
              </w:rPr>
            </w:pPr>
            <w:r w:rsidRPr="00E63EFB"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</w:rPr>
              <w:t xml:space="preserve">Associated with </w:t>
            </w:r>
            <w:r w:rsidR="00E63EFB" w:rsidRPr="00E63EFB"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</w:rPr>
              <w:t>PB2 interaction</w:t>
            </w:r>
            <w:r w:rsidRPr="00E63EFB"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</w:rPr>
              <w:t xml:space="preserve"> and NP</w:t>
            </w:r>
            <w:r w:rsidR="00E63EFB" w:rsidRPr="00E63EFB"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</w:rPr>
              <w:t xml:space="preserve"> </w:t>
            </w:r>
            <w:r w:rsidR="00E63EFB"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</w:rPr>
              <w:t>o</w:t>
            </w:r>
            <w:r w:rsidR="00E63EFB" w:rsidRPr="00E63EFB">
              <w:rPr>
                <w:rFonts w:ascii="Times New Roman" w:hAnsi="Times New Roman" w:cs="Times New Roman"/>
                <w:b w:val="0"/>
                <w:bCs w:val="0"/>
                <w:color w:val="212121"/>
                <w:sz w:val="16"/>
                <w:szCs w:val="16"/>
              </w:rPr>
              <w:t>ligomerization</w:t>
            </w:r>
            <w:r w:rsidR="00E63EFB">
              <w:rPr>
                <w:rFonts w:ascii="Times New Roman" w:hAnsi="Times New Roman" w:cs="Times New Roman"/>
                <w:b w:val="0"/>
                <w:bCs w:val="0"/>
                <w:color w:val="212121"/>
                <w:sz w:val="16"/>
                <w:szCs w:val="16"/>
              </w:rPr>
              <w:t xml:space="preserve"> </w:t>
            </w:r>
            <w:r w:rsidR="00E63EFB">
              <w:rPr>
                <w:rFonts w:ascii="Times New Roman" w:hAnsi="Times New Roman" w:cs="Times New Roman"/>
                <w:b w:val="0"/>
                <w:bCs w:val="0"/>
                <w:color w:val="212121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b w:val="0"/>
                <w:bCs w:val="0"/>
                <w:color w:val="212121"/>
                <w:sz w:val="16"/>
                <w:szCs w:val="16"/>
              </w:rPr>
              <w:instrText>ADDIN CSL_CITATION {"citationItems":[{"id":"ITEM-1","itemData":{"ISSN":"0042-6822","author":[{"dropping-particle":"","family":"Elton","given":"Debra","non-dropping-particle":"","parse-names":false,"suffix":""},{"dropping-particle":"","family":"Medcalf","given":"Elizabeth","non-dropping-particle":"","parse-names":false,"suffix":""},{"dropping-particle":"","family":"Bishop","given":"Konrad","non-dropping-particle":"","parse-names":false,"suffix":""},{"dropping-particle":"","family":"Digard","given":"Paul","non-dropping-particle":"","parse-names":false,"suffix":""}],"container-title":"Virology","id":"ITEM-1","issue":"1","issued":{"date-parts":[["1999"]]},"page":"190-200","publisher":"Elsevier","title":"Oligomerization of the influenza virus nucleoprotein: identification of positive and negative sequence elements","type":"article-journal","volume":"260"},"uris":["http://www.mendeley.com/documents/?uuid=03145ea0-95b1-44f3-bc4f-61dca7b1130e"]},{"id":"ITEM-2","itemData":{"ISSN":"0022-538X","author":[{"dropping-particle":"","family":"Biswas","given":"Siddhartha K","non-dropping-particle":"","parse-names":false,"suffix":""},{"dropping-particle":"","family":"Boutz","given":"Paul L","non-dropping-particle":"","parse-names":false,"suffix":""},{"dropping-particle":"","family":"Nayak","given":"Debi P","non-dropping-particle":"","parse-names":false,"suffix":""}],"container-title":"Journal of virology","id":"ITEM-2","issue":"7","issued":{"date-parts":[["1998"]]},"page":"5493-5501","publisher":"Am Soc Microbiol","title":"Influenza virus nucleoprotein interacts with influenza virus polymerase proteins","type":"article-journal","volume":"72"},"uris":["http://www.mendeley.com/documents/?uuid=7f3d8b62-e8b4-42ed-9d72-88bf65ebd6c0"]}],"mendeley":{"formattedCitation":"(Biswas et al., 1998; Elton, Medcalf, Bishop, &amp; Digard, 1999)","plainTextFormattedCitation":"(Biswas et al., 1998; Elton, Medcalf, Bishop, &amp; Digard, 1999)","previouslyFormattedCitation":"[12,15]"},"properties":{"noteIndex":0},"schema":"https://github.com/citation-style-language/schema/raw/master/csl-citation.json"}</w:instrText>
            </w:r>
            <w:r w:rsidR="00E63EFB">
              <w:rPr>
                <w:rFonts w:ascii="Times New Roman" w:hAnsi="Times New Roman" w:cs="Times New Roman"/>
                <w:b w:val="0"/>
                <w:bCs w:val="0"/>
                <w:color w:val="212121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b w:val="0"/>
                <w:bCs w:val="0"/>
                <w:noProof/>
                <w:color w:val="212121"/>
                <w:sz w:val="16"/>
                <w:szCs w:val="16"/>
              </w:rPr>
              <w:t>(Biswas et al., 1998; Elton, Medcalf, Bishop, &amp; Digard, 1999)</w:t>
            </w:r>
            <w:r w:rsidR="00E63EFB">
              <w:rPr>
                <w:rFonts w:ascii="Times New Roman" w:hAnsi="Times New Roman" w:cs="Times New Roman"/>
                <w:b w:val="0"/>
                <w:bCs w:val="0"/>
                <w:color w:val="212121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7BA20420" w14:textId="305BCCC5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E7443C" w:rsidRPr="001E5D3B" w14:paraId="1577A092" w14:textId="77777777" w:rsidTr="00DA5C30">
        <w:tc>
          <w:tcPr>
            <w:tcW w:w="0" w:type="auto"/>
            <w:vAlign w:val="center"/>
          </w:tcPr>
          <w:p w14:paraId="3D45387D" w14:textId="5A63C309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938</w:t>
            </w:r>
          </w:p>
        </w:tc>
        <w:tc>
          <w:tcPr>
            <w:tcW w:w="0" w:type="auto"/>
            <w:vAlign w:val="center"/>
          </w:tcPr>
          <w:p w14:paraId="2394E5FC" w14:textId="3F41C594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 VAC</w:t>
            </w:r>
          </w:p>
        </w:tc>
        <w:tc>
          <w:tcPr>
            <w:tcW w:w="0" w:type="auto"/>
            <w:vAlign w:val="center"/>
          </w:tcPr>
          <w:p w14:paraId="2247AE78" w14:textId="12F3FA16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P</w:t>
            </w:r>
          </w:p>
        </w:tc>
        <w:tc>
          <w:tcPr>
            <w:tcW w:w="0" w:type="auto"/>
            <w:vAlign w:val="center"/>
          </w:tcPr>
          <w:p w14:paraId="32FCF4BB" w14:textId="48DCBFE8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878</w:t>
            </w:r>
          </w:p>
        </w:tc>
        <w:tc>
          <w:tcPr>
            <w:tcW w:w="0" w:type="auto"/>
            <w:vAlign w:val="center"/>
          </w:tcPr>
          <w:p w14:paraId="2D457A2F" w14:textId="61009B89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5D6D2527" w14:textId="7B37B7B1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3F373F55" w14:textId="18D99F17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4</w:t>
            </w:r>
          </w:p>
        </w:tc>
        <w:tc>
          <w:tcPr>
            <w:tcW w:w="0" w:type="auto"/>
            <w:vAlign w:val="center"/>
          </w:tcPr>
          <w:p w14:paraId="45856483" w14:textId="5EF3A798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R293K</w:t>
            </w:r>
          </w:p>
        </w:tc>
        <w:tc>
          <w:tcPr>
            <w:tcW w:w="1178" w:type="dxa"/>
            <w:vAlign w:val="center"/>
          </w:tcPr>
          <w:p w14:paraId="296DDE1E" w14:textId="4CD46406" w:rsidR="001030C5" w:rsidRPr="00733599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  <w:vAlign w:val="center"/>
          </w:tcPr>
          <w:p w14:paraId="76EEE748" w14:textId="1EF6F39E" w:rsidR="001030C5" w:rsidRPr="00E63EFB" w:rsidRDefault="00E63EFB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63EFB">
              <w:rPr>
                <w:rFonts w:ascii="Times New Roman" w:hAnsi="Times New Roman" w:cs="Times New Roman"/>
                <w:sz w:val="16"/>
                <w:szCs w:val="16"/>
              </w:rPr>
              <w:t>Associated with PB2 interaction and NP o</w:t>
            </w:r>
            <w:r w:rsidRPr="00E63EFB"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t xml:space="preserve">ligomerization </w:t>
            </w:r>
            <w:r w:rsidRPr="00E63EFB"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instrText>ADDIN CSL_CITATION {"citationItems":[{"id":"ITEM-1","itemData":{"ISSN":"0042-6822","author":[{"dropping-particle":"","family":"Elton","given":"Debra","non-dropping-particle":"","parse-names":false,"suffix":""},{"dropping-particle":"","family":"Medcalf","given":"Elizabeth","non-dropping-particle":"","parse-names":false,"suffix":""},{"dropping-particle":"","family":"Bishop","given":"Konrad","non-dropping-particle":"","parse-names":false,"suffix":""},{"dropping-particle":"","family":"Digard","given":"Paul","non-dropping-particle":"","parse-names":false,"suffix":""}],"container-title":"Virology","id":"ITEM-1","issue":"1","issued":{"date-parts":[["1999"]]},"page":"190-200","publisher":"Elsevier","title":"Oligomerization of the influenza virus nucleoprotein: identification of positive and negative sequence elements","type":"article-journal","volume":"260"},"uris":["http://www.mendeley.com/documents/?uuid=03145ea0-95b1-44f3-bc4f-61dca7b1130e"]},{"id":"ITEM-2","itemData":{"ISSN":"0022-538X","author":[{"dropping-particle":"","family":"Biswas","given":"Siddhartha K","non-dropping-particle":"","parse-names":false,"suffix":""},{"dropping-particle":"","family":"Boutz","given":"Paul L","non-dropping-particle":"","parse-names":false,"suffix":""},{"dropping-particle":"","family":"Nayak","given":"Debi P","non-dropping-particle":"","parse-names":false,"suffix":""}],"container-title":"Journal of virology","id":"ITEM-2","issue":"7","issued":{"date-parts":[["1998"]]},"page":"5493-5501","publisher":"Am Soc Microbiol","title":"Influenza virus nucleoprotein interacts with influenza virus polymerase proteins","type":"article-journal","volume":"72"},"uris":["http://www.mendeley.com/documents/?uuid=7f3d8b62-e8b4-42ed-9d72-88bf65ebd6c0"]}],"mendeley":{"formattedCitation":"(Biswas et al., 1998; Elton, Medcalf, Bishop, &amp; Digard, 1999)","plainTextFormattedCitation":"(Biswas et al., 1998; Elton, Medcalf, Bishop, &amp; Digard, 1999)","previouslyFormattedCitation":"[12,15]"},"properties":{"noteIndex":0},"schema":"https://github.com/citation-style-language/schema/raw/master/csl-citation.json"}</w:instrText>
            </w:r>
            <w:r w:rsidRPr="00E63EFB"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color w:val="212121"/>
                <w:sz w:val="16"/>
                <w:szCs w:val="16"/>
              </w:rPr>
              <w:t>(Biswas et al., 1998; Elton, Medcalf, Bishop, &amp; Digard, 1999)</w:t>
            </w:r>
            <w:r w:rsidRPr="00E63EFB"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462BB2D0" w14:textId="326477D2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E7443C" w:rsidRPr="001E5D3B" w14:paraId="7BC283FA" w14:textId="77777777" w:rsidTr="00DA5C30">
        <w:tc>
          <w:tcPr>
            <w:tcW w:w="0" w:type="auto"/>
            <w:vAlign w:val="center"/>
          </w:tcPr>
          <w:p w14:paraId="2957ADB3" w14:textId="403E18DF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938</w:t>
            </w:r>
          </w:p>
        </w:tc>
        <w:tc>
          <w:tcPr>
            <w:tcW w:w="0" w:type="auto"/>
            <w:vAlign w:val="center"/>
          </w:tcPr>
          <w:p w14:paraId="23AF6965" w14:textId="5D7DC9AB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 VAC</w:t>
            </w:r>
          </w:p>
        </w:tc>
        <w:tc>
          <w:tcPr>
            <w:tcW w:w="0" w:type="auto"/>
            <w:vAlign w:val="center"/>
          </w:tcPr>
          <w:p w14:paraId="1B6B1877" w14:textId="34CDDBF5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P</w:t>
            </w:r>
          </w:p>
        </w:tc>
        <w:tc>
          <w:tcPr>
            <w:tcW w:w="0" w:type="auto"/>
            <w:vAlign w:val="center"/>
          </w:tcPr>
          <w:p w14:paraId="76965FB9" w14:textId="3B29DF51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992</w:t>
            </w:r>
          </w:p>
        </w:tc>
        <w:tc>
          <w:tcPr>
            <w:tcW w:w="0" w:type="auto"/>
            <w:vAlign w:val="center"/>
          </w:tcPr>
          <w:p w14:paraId="01E33BE4" w14:textId="2CD233FD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0" w:type="auto"/>
            <w:vAlign w:val="center"/>
          </w:tcPr>
          <w:p w14:paraId="057D3ABA" w14:textId="3E455A1D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30429B16" w14:textId="271EBEA5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1</w:t>
            </w:r>
          </w:p>
        </w:tc>
        <w:tc>
          <w:tcPr>
            <w:tcW w:w="0" w:type="auto"/>
            <w:vAlign w:val="center"/>
          </w:tcPr>
          <w:p w14:paraId="0644573B" w14:textId="4A1DC602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M331R</w:t>
            </w:r>
          </w:p>
        </w:tc>
        <w:tc>
          <w:tcPr>
            <w:tcW w:w="1178" w:type="dxa"/>
            <w:vAlign w:val="center"/>
          </w:tcPr>
          <w:p w14:paraId="06D3182A" w14:textId="0B0E16CB" w:rsidR="001030C5" w:rsidRPr="00733599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  <w:vAlign w:val="center"/>
          </w:tcPr>
          <w:p w14:paraId="6B52B50C" w14:textId="1441A3AC" w:rsidR="001030C5" w:rsidRPr="001E5D3B" w:rsidRDefault="00E63EFB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63EFB">
              <w:rPr>
                <w:rFonts w:ascii="Times New Roman" w:hAnsi="Times New Roman" w:cs="Times New Roman"/>
                <w:sz w:val="16"/>
                <w:szCs w:val="16"/>
              </w:rPr>
              <w:t>Associated with PB2 interaction and NP o</w:t>
            </w:r>
            <w:r w:rsidRPr="00E63EFB"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t xml:space="preserve">ligomerization </w:t>
            </w:r>
            <w:r w:rsidRPr="00E63EFB"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instrText>ADDIN CSL_CITATION {"citationItems":[{"id":"ITEM-1","itemData":{"ISSN":"0042-6822","author":[{"dropping-particle":"","family":"Elton","given":"Debra","non-dropping-particle":"","parse-names":false,"suffix":""},{"dropping-particle":"","family":"Medcalf","given":"Elizabeth","non-dropping-particle":"","parse-names":false,"suffix":""},{"dropping-particle":"","family":"Bishop","given":"Konrad","non-dropping-particle":"","parse-names":false,"suffix":""},{"dropping-particle":"","family":"Digard","given":"Paul","non-dropping-particle":"","parse-names":false,"suffix":""}],"container-title":"Virology","id":"ITEM-1","issue":"1","issued":{"date-parts":[["1999"]]},"page":"190-200","publisher":"Elsevier","title":"Oligomerization of the influenza virus nucleoprotein: identification of positive and negative sequence elements","type":"article-journal","volume":"260"},"uris":["http://www.mendeley.com/documents/?uuid=03145ea0-95b1-44f3-bc4f-61dca7b1130e"]},{"id":"ITEM-2","itemData":{"ISSN":"0022-538X","author":[{"dropping-particle":"","family":"Biswas","given":"Siddhartha K","non-dropping-particle":"","parse-names":false,"suffix":""},{"dropping-particle":"","family":"Boutz","given":"Paul L","non-dropping-particle":"","parse-names":false,"suffix":""},{"dropping-particle":"","family":"Nayak","given":"Debi P","non-dropping-particle":"","parse-names":false,"suffix":""}],"container-title":"Journal of virology","id":"ITEM-2","issue":"7","issued":{"date-parts":[["1998"]]},"page":"5493-5501","publisher":"Am Soc Microbiol","title":"Influenza virus nucleoprotein interacts with influenza virus polymerase proteins","type":"article-journal","volume":"72"},"uris":["http://www.mendeley.com/documents/?uuid=7f3d8b62-e8b4-42ed-9d72-88bf65ebd6c0"]}],"mendeley":{"formattedCitation":"(Biswas et al., 1998; Elton, Medcalf, Bishop, &amp; Digard, 1999)","plainTextFormattedCitation":"(Biswas et al., 1998; Elton, Medcalf, Bishop, &amp; Digard, 1999)","previouslyFormattedCitation":"[12,15]"},"properties":{"noteIndex":0},"schema":"https://github.com/citation-style-language/schema/raw/master/csl-citation.json"}</w:instrText>
            </w:r>
            <w:r w:rsidRPr="00E63EFB"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color w:val="212121"/>
                <w:sz w:val="16"/>
                <w:szCs w:val="16"/>
              </w:rPr>
              <w:t>(Biswas et al., 1998; Elton, Medcalf, Bishop, &amp; Digard, 1999)</w:t>
            </w:r>
            <w:r w:rsidRPr="00E63EFB"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5EF86EE1" w14:textId="125F1052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E7443C" w:rsidRPr="001E5D3B" w14:paraId="06032E9D" w14:textId="77777777" w:rsidTr="00DA5C30">
        <w:tc>
          <w:tcPr>
            <w:tcW w:w="0" w:type="auto"/>
            <w:vAlign w:val="center"/>
          </w:tcPr>
          <w:p w14:paraId="704E10A4" w14:textId="294CEC5E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938</w:t>
            </w:r>
          </w:p>
        </w:tc>
        <w:tc>
          <w:tcPr>
            <w:tcW w:w="0" w:type="auto"/>
            <w:vAlign w:val="center"/>
          </w:tcPr>
          <w:p w14:paraId="7DE16979" w14:textId="6E6585B4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 VAC</w:t>
            </w:r>
          </w:p>
        </w:tc>
        <w:tc>
          <w:tcPr>
            <w:tcW w:w="0" w:type="auto"/>
            <w:vAlign w:val="center"/>
          </w:tcPr>
          <w:p w14:paraId="4B983793" w14:textId="587C2829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P</w:t>
            </w:r>
          </w:p>
        </w:tc>
        <w:tc>
          <w:tcPr>
            <w:tcW w:w="0" w:type="auto"/>
            <w:vAlign w:val="center"/>
          </w:tcPr>
          <w:p w14:paraId="2998DC8B" w14:textId="6405E75C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278</w:t>
            </w:r>
          </w:p>
        </w:tc>
        <w:tc>
          <w:tcPr>
            <w:tcW w:w="0" w:type="auto"/>
            <w:vAlign w:val="center"/>
          </w:tcPr>
          <w:p w14:paraId="685187AD" w14:textId="739F3506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1ACEE71E" w14:textId="3ADFF1BB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0E8539A0" w14:textId="31CB1BDB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7</w:t>
            </w:r>
          </w:p>
        </w:tc>
        <w:tc>
          <w:tcPr>
            <w:tcW w:w="0" w:type="auto"/>
            <w:vAlign w:val="center"/>
          </w:tcPr>
          <w:p w14:paraId="28006CCB" w14:textId="4991AB0C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M426I</w:t>
            </w:r>
          </w:p>
        </w:tc>
        <w:tc>
          <w:tcPr>
            <w:tcW w:w="1178" w:type="dxa"/>
            <w:vAlign w:val="center"/>
          </w:tcPr>
          <w:p w14:paraId="335A6E08" w14:textId="368D30B4" w:rsidR="001030C5" w:rsidRPr="00733599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  <w:vAlign w:val="center"/>
          </w:tcPr>
          <w:p w14:paraId="2F3BEAEB" w14:textId="18FE792D" w:rsidR="001030C5" w:rsidRPr="001E5D3B" w:rsidRDefault="00E63EFB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63EFB">
              <w:rPr>
                <w:rFonts w:ascii="Times New Roman" w:hAnsi="Times New Roman" w:cs="Times New Roman"/>
                <w:sz w:val="16"/>
                <w:szCs w:val="16"/>
              </w:rPr>
              <w:t>Associated with PB2 interaction and NP o</w:t>
            </w:r>
            <w:r w:rsidRPr="00E63EFB"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t xml:space="preserve">ligomerization </w:t>
            </w:r>
            <w:r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instrText>ADDIN CSL_CITATION {"citationItems":[{"id":"ITEM-1","itemData":{"ISSN":"1476-4687","author":[{"dropping-particle":"","family":"Ye","given":"Qiaozhen","non-dropping-particle":"","parse-names":false,"suffix":""},{"dropping-particle":"","family":"Krug","given":"Robert M","non-dropping-particle":"","parse-names":false,"suffix":""},{"dropping-particle":"","family":"Tao","given":"Yizhi Jane","non-dropping-particle":"","parse-names":false,"suffix":""}],"container-title":"Nature","id":"ITEM-1","issue":"7122","issued":{"date-parts":[["2006"]]},"page":"1078-1082","publisher":"Nature Publishing Group","title":"The mechanism by which influenza A virus nucleoprotein forms oligomers and binds RNA","type":"article-journal","volume":"444"},"uris":["http://www.mendeley.com/documents/?uuid=e754afbe-780c-4251-a063-ef1f5dfa1e66"]},{"id":"ITEM-2","itemData":{"ISSN":"0042-6822","author":[{"dropping-particle":"","family":"Elton","given":"Debra","non-dropping-particle":"","parse-names":false,"suffix":""},{"dropping-particle":"","family":"Medcalf","given":"Elizabeth","non-dropping-particle":"","parse-names":false,"suffix":""},{"dropping-particle":"","family":"Bishop","given":"Konrad","non-dropping-particle":"","parse-names":false,"suffix":""},{"dropping-particle":"","family":"Digard","given":"Paul","non-dropping-particle":"","parse-names":false,"suffix":""}],"container-title":"Virology","id":"ITEM-2","issue":"1","issued":{"date-parts":[["1999"]]},"page":"190-200","publisher":"Elsevier","title":"Oligomerization of the influenza virus nucleoprotein: identification of positive and negative sequence elements","type":"article-journal","volume":"260"},"uris":["http://www.mendeley.com/documents/?uuid=03145ea0-95b1-44f3-bc4f-61dca7b1130e"]},{"id":"ITEM-3","itemData":{"ISSN":"0022-538X","author":[{"dropping-particle":"","family":"Biswas","given":"Siddhartha K","non-dropping-particle":"","parse-names":false,"suffix":""},{"dropping-particle":"","family":"Boutz","given":"Paul L","non-dropping-particle":"","parse-names":false,"suffix":""},{"dropping-particle":"","family":"Nayak","given":"Debi P","non-dropping-particle":"","parse-names":false,"suffix":""}],"container-title":"Journal of virology","id":"ITEM-3","issue":"7","issued":{"date-parts":[["1998"]]},"page":"5493-5501","publisher":"Am Soc Microbiol","title":"Influenza virus nucleoprotein interacts with influenza virus polymerase proteins","type":"article-journal","volume":"72"},"uris":["http://www.mendeley.com/documents/?uuid=7f3d8b62-e8b4-42ed-9d72-88bf65ebd6c0"]}],"mendeley":{"formattedCitation":"(Biswas et al., 1998; Elton, Medcalf, Bishop, &amp; Digard, 1999; Q. Ye, Krug, &amp; Tao, 2006)","plainTextFormattedCitation":"(Biswas et al., 1998; Elton, Medcalf, Bishop, &amp; Digard, 1999; Q. Ye, Krug, &amp; Tao, 2006)","previouslyFormattedCitation":"[12,15,16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color w:val="212121"/>
                <w:sz w:val="16"/>
                <w:szCs w:val="16"/>
              </w:rPr>
              <w:t>(Biswas et al., 1998; Elton, Medcalf, Bishop, &amp; Digard, 1999; Q. Ye, Krug, &amp; Tao, 2006)</w:t>
            </w:r>
            <w:r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28B01430" w14:textId="35FE266D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E7443C" w:rsidRPr="001E5D3B" w14:paraId="7782BEE1" w14:textId="77777777" w:rsidTr="00DA5C30">
        <w:tc>
          <w:tcPr>
            <w:tcW w:w="0" w:type="auto"/>
            <w:vAlign w:val="center"/>
          </w:tcPr>
          <w:p w14:paraId="431FE0DA" w14:textId="0714A553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5174</w:t>
            </w:r>
          </w:p>
        </w:tc>
        <w:tc>
          <w:tcPr>
            <w:tcW w:w="0" w:type="auto"/>
            <w:vAlign w:val="center"/>
          </w:tcPr>
          <w:p w14:paraId="3901DE4B" w14:textId="41A290B1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 VAC</w:t>
            </w:r>
          </w:p>
        </w:tc>
        <w:tc>
          <w:tcPr>
            <w:tcW w:w="0" w:type="auto"/>
            <w:vAlign w:val="center"/>
          </w:tcPr>
          <w:p w14:paraId="17B9A795" w14:textId="2E1D84C9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P</w:t>
            </w:r>
          </w:p>
        </w:tc>
        <w:tc>
          <w:tcPr>
            <w:tcW w:w="0" w:type="auto"/>
            <w:vAlign w:val="center"/>
          </w:tcPr>
          <w:p w14:paraId="485ECBC8" w14:textId="2939C2F0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066</w:t>
            </w:r>
          </w:p>
        </w:tc>
        <w:tc>
          <w:tcPr>
            <w:tcW w:w="0" w:type="auto"/>
            <w:vAlign w:val="center"/>
          </w:tcPr>
          <w:p w14:paraId="77BC8A86" w14:textId="589C5851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171B32D7" w14:textId="65A87314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097A14D6" w14:textId="6E3DDD9C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5.6</w:t>
            </w:r>
          </w:p>
        </w:tc>
        <w:tc>
          <w:tcPr>
            <w:tcW w:w="0" w:type="auto"/>
            <w:vAlign w:val="center"/>
          </w:tcPr>
          <w:p w14:paraId="2B7E0818" w14:textId="7D47A29D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356R</w:t>
            </w:r>
          </w:p>
        </w:tc>
        <w:tc>
          <w:tcPr>
            <w:tcW w:w="1178" w:type="dxa"/>
            <w:vAlign w:val="center"/>
          </w:tcPr>
          <w:p w14:paraId="1D095CF5" w14:textId="619243C1" w:rsidR="001030C5" w:rsidRPr="00733599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  <w:vAlign w:val="center"/>
          </w:tcPr>
          <w:p w14:paraId="0B3FED7C" w14:textId="338011B2" w:rsidR="001030C5" w:rsidRPr="001E5D3B" w:rsidRDefault="00E63EFB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63EFB">
              <w:rPr>
                <w:rFonts w:ascii="Times New Roman" w:hAnsi="Times New Roman" w:cs="Times New Roman"/>
                <w:sz w:val="16"/>
                <w:szCs w:val="16"/>
              </w:rPr>
              <w:t>Associated with PB2 interaction and NP o</w:t>
            </w:r>
            <w:r w:rsidRPr="00E63EFB"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t xml:space="preserve">ligomerization </w:t>
            </w:r>
            <w:r w:rsidRPr="00E63EFB"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instrText>ADDIN CSL_CITATION {"citationItems":[{"id":"ITEM-1","itemData":{"ISSN":"0042-6822","author":[{"dropping-particle":"","family":"Elton","given":"Debra","non-dropping-particle":"","parse-names":false,"suffix":""},{"dropping-particle":"","family":"Medcalf","given":"Elizabeth","non-dropping-particle":"","parse-names":false,"suffix":""},{"dropping-particle":"","family":"Bishop","given":"Konrad","non-dropping-particle":"","parse-names":false,"suffix":""},{"dropping-particle":"","family":"Digard","given":"Paul","non-dropping-particle":"","parse-names":false,"suffix":""}],"container-title":"Virology","id":"ITEM-1","issue":"1","issued":{"date-parts":[["1999"]]},"page":"190-200","publisher":"Elsevier","title":"Oligomerization of the influenza virus nucleoprotein: identification of positive and negative sequence elements","type":"article-journal","volume":"260"},"uris":["http://www.mendeley.com/documents/?uuid=03145ea0-95b1-44f3-bc4f-61dca7b1130e"]},{"id":"ITEM-2","itemData":{"ISSN":"0022-538X","author":[{"dropping-particle":"","family":"Biswas","given":"Siddhartha K","non-dropping-particle":"","parse-names":false,"suffix":""},{"dropping-particle":"","family":"Boutz","given":"Paul L","non-dropping-particle":"","parse-names":false,"suffix":""},{"dropping-particle":"","family":"Nayak","given":"Debi P","non-dropping-particle":"","parse-names":false,"suffix":""}],"container-title":"Journal of virology","id":"ITEM-2","issue":"7","issued":{"date-parts":[["1998"]]},"page":"5493-5501","publisher":"Am Soc Microbiol","title":"Influenza virus nucleoprotein interacts with influenza virus polymerase proteins","type":"article-journal","volume":"72"},"uris":["http://www.mendeley.com/documents/?uuid=7f3d8b62-e8b4-42ed-9d72-88bf65ebd6c0"]}],"mendeley":{"formattedCitation":"(Biswas et al., 1998; Elton, Medcalf, Bishop, &amp; Digard, 1999)","plainTextFormattedCitation":"(Biswas et al., 1998; Elton, Medcalf, Bishop, &amp; Digard, 1999)","previouslyFormattedCitation":"[12,15]"},"properties":{"noteIndex":0},"schema":"https://github.com/citation-style-language/schema/raw/master/csl-citation.json"}</w:instrText>
            </w:r>
            <w:r w:rsidRPr="00E63EFB"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color w:val="212121"/>
                <w:sz w:val="16"/>
                <w:szCs w:val="16"/>
              </w:rPr>
              <w:t>(Biswas et al., 1998; Elton, Medcalf, Bishop, &amp; Digard, 1999)</w:t>
            </w:r>
            <w:r w:rsidRPr="00E63EFB"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2E8676A7" w14:textId="27EA1EC7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E7443C" w:rsidRPr="001E5D3B" w14:paraId="68110C04" w14:textId="77777777" w:rsidTr="00DA5C30">
        <w:tc>
          <w:tcPr>
            <w:tcW w:w="0" w:type="auto"/>
            <w:vAlign w:val="center"/>
          </w:tcPr>
          <w:p w14:paraId="6DE1B240" w14:textId="3E170618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5175</w:t>
            </w:r>
          </w:p>
        </w:tc>
        <w:tc>
          <w:tcPr>
            <w:tcW w:w="0" w:type="auto"/>
            <w:vAlign w:val="center"/>
          </w:tcPr>
          <w:p w14:paraId="06802C7A" w14:textId="60B44279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7E36F518" w14:textId="3D7BEF55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P</w:t>
            </w:r>
          </w:p>
        </w:tc>
        <w:tc>
          <w:tcPr>
            <w:tcW w:w="0" w:type="auto"/>
            <w:vAlign w:val="center"/>
          </w:tcPr>
          <w:p w14:paraId="1D65A370" w14:textId="7ABC64B6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25</w:t>
            </w:r>
          </w:p>
        </w:tc>
        <w:tc>
          <w:tcPr>
            <w:tcW w:w="0" w:type="auto"/>
            <w:vAlign w:val="center"/>
          </w:tcPr>
          <w:p w14:paraId="5F3BD421" w14:textId="546E7577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1545EB07" w14:textId="460F5386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36563ABE" w14:textId="790AE305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4</w:t>
            </w:r>
          </w:p>
        </w:tc>
        <w:tc>
          <w:tcPr>
            <w:tcW w:w="0" w:type="auto"/>
            <w:vAlign w:val="center"/>
          </w:tcPr>
          <w:p w14:paraId="251864A4" w14:textId="7FE4426C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142S</w:t>
            </w:r>
          </w:p>
        </w:tc>
        <w:tc>
          <w:tcPr>
            <w:tcW w:w="1178" w:type="dxa"/>
            <w:vAlign w:val="center"/>
          </w:tcPr>
          <w:p w14:paraId="33D9A459" w14:textId="433E1F33" w:rsidR="001030C5" w:rsidRPr="00733599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  <w:vAlign w:val="center"/>
          </w:tcPr>
          <w:p w14:paraId="3F82A9B9" w14:textId="64F0E9FC" w:rsidR="001030C5" w:rsidRPr="001E5D3B" w:rsidRDefault="0053792D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Associated with RNA and PB2 interaction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22-538X","author":[{"dropping-particle":"","family":"Albo","given":"Carmen","non-dropping-particle":"","parse-names":false,"suffix":""},{"dropping-particle":"","family":"Valencia","given":"Alfonso","non-dropping-particle":"","parse-names":false,"suffix":""},{"dropping-particle":"","family":"Portela","given":"Agustin","non-dropping-particle":"","parse-names":false,"suffix":""}],"container-title":"Journal of Virology","id":"ITEM-1","issue":"6","issued":{"date-parts":[["1995"]]},"page":"3799-3806","publisher":"Am Soc Microbiol","title":"Identification of an RNA binding region within the N-terminal third of the influenza A virus nucleoprotein.","type":"article-journal","volume":"69"},"uris":["http://www.mendeley.com/documents/?uuid=47b1e9b3-0f1f-4384-86d0-4a60d9007872"]},{"id":"ITEM-2","itemData":{"ISSN":"0022-538X","author":[{"dropping-particle":"","family":"Biswas","given":"Siddhartha K","non-dropping-particle":"","parse-names":false,"suffix":""},{"dropping-particle":"","family":"Boutz","given":"Paul L","non-dropping-particle":"","parse-names":false,"suffix":""},{"dropping-particle":"","family":"Nayak","given":"Debi P","non-dropping-particle":"","parse-names":false,"suffix":""}],"container-title":"Journal of virology","id":"ITEM-2","issue":"7","issued":{"date-parts":[["1998"]]},"page":"5493-5501","publisher":"Am Soc Microbiol","title":"Influenza virus nucleoprotein interacts with influenza virus polymerase proteins","type":"article-journal","volume":"72"},"uris":["http://www.mendeley.com/documents/?uuid=7f3d8b62-e8b4-42ed-9d72-88bf65ebd6c0"]},{"id":"ITEM-3","itemData":{"ISSN":"0022-538X","author":[{"dropping-particle":"","family":"Elton","given":"Debra","non-dropping-particle":"","parse-names":false,"suffix":""},{"dropping-particle":"","family":"Medcalf","given":"Liz","non-dropping-particle":"","parse-names":false,"suffix":""},{"dropping-particle":"","family":"Bishop","given":"Konrad","non-dropping-particle":"","parse-names":false,"suffix":""},{"dropping-particle":"","family":"Harrison","given":"Deborah","non-dropping-particle":"","parse-names":false,"suffix":""},{"dropping-particle":"","family":"Digard","given":"Paul","non-dropping-particle":"","parse-names":false,"suffix":""}],"container-title":"Journal of Virology","id":"ITEM-3","issue":"9","issued":{"date-parts":[["1999"]]},"page":"7357-7367","publisher":"Am Soc Microbiol","title":"Identification of amino acid residues of influenza virus nucleoprotein essential for RNA binding","type":"article-journal","volume":"73"},"uris":["http://www.mendeley.com/documents/?uuid=cf24304d-ec71-4b22-a604-6cfdb348a9e5"]}],"mendeley":{"formattedCitation":"(Albo et al., 1995; Biswas et al., 1998; Elton, Medcalf, Bishop, Harrison, et al., 1999)","plainTextFormattedCitation":"(Albo et al., 1995; Biswas et al., 1998; Elton, Medcalf, Bishop, Harrison, et al., 1999)","previouslyFormattedCitation":"[12–14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Albo et al., 1995; Biswas et al., 1998; Elton, Medcalf, Bishop, Harrison, et al., 1999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0" w:type="auto"/>
            <w:vAlign w:val="center"/>
          </w:tcPr>
          <w:p w14:paraId="12B5EB50" w14:textId="5EB9038A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E7443C" w:rsidRPr="001E5D3B" w14:paraId="12D155A6" w14:textId="77777777" w:rsidTr="00DA5C30">
        <w:tc>
          <w:tcPr>
            <w:tcW w:w="0" w:type="auto"/>
            <w:vAlign w:val="center"/>
          </w:tcPr>
          <w:p w14:paraId="7106D8E1" w14:textId="14518F41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5175</w:t>
            </w:r>
          </w:p>
        </w:tc>
        <w:tc>
          <w:tcPr>
            <w:tcW w:w="0" w:type="auto"/>
            <w:vAlign w:val="center"/>
          </w:tcPr>
          <w:p w14:paraId="2EBB315E" w14:textId="541AA94A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5E619FEA" w14:textId="56996153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P</w:t>
            </w:r>
          </w:p>
        </w:tc>
        <w:tc>
          <w:tcPr>
            <w:tcW w:w="0" w:type="auto"/>
            <w:vAlign w:val="center"/>
          </w:tcPr>
          <w:p w14:paraId="6240B9C2" w14:textId="041EFF0E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112</w:t>
            </w:r>
          </w:p>
        </w:tc>
        <w:tc>
          <w:tcPr>
            <w:tcW w:w="0" w:type="auto"/>
            <w:vAlign w:val="center"/>
          </w:tcPr>
          <w:p w14:paraId="68233AF0" w14:textId="24726960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0" w:type="auto"/>
            <w:vAlign w:val="center"/>
          </w:tcPr>
          <w:p w14:paraId="2A9905DF" w14:textId="171993BE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0" w:type="auto"/>
            <w:vAlign w:val="center"/>
          </w:tcPr>
          <w:p w14:paraId="4B82F914" w14:textId="66E3CCD7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2.2</w:t>
            </w:r>
          </w:p>
        </w:tc>
        <w:tc>
          <w:tcPr>
            <w:tcW w:w="0" w:type="auto"/>
            <w:vAlign w:val="center"/>
          </w:tcPr>
          <w:p w14:paraId="7A9A4F86" w14:textId="76FC9B7F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371A</w:t>
            </w:r>
          </w:p>
        </w:tc>
        <w:tc>
          <w:tcPr>
            <w:tcW w:w="1178" w:type="dxa"/>
            <w:vAlign w:val="center"/>
          </w:tcPr>
          <w:p w14:paraId="0CE9D107" w14:textId="413FCA6F" w:rsidR="001030C5" w:rsidRPr="00733599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  <w:vAlign w:val="center"/>
          </w:tcPr>
          <w:p w14:paraId="0104AB13" w14:textId="1D34DAB8" w:rsidR="001030C5" w:rsidRPr="001E5D3B" w:rsidRDefault="00F11376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63EFB">
              <w:rPr>
                <w:rFonts w:ascii="Times New Roman" w:hAnsi="Times New Roman" w:cs="Times New Roman"/>
                <w:sz w:val="16"/>
                <w:szCs w:val="16"/>
              </w:rPr>
              <w:t>Associated with PB2 interaction and NP o</w:t>
            </w:r>
            <w:r w:rsidRPr="00E63EFB"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t xml:space="preserve">ligomerization </w:t>
            </w:r>
            <w:r w:rsidRPr="00E63EFB"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instrText>ADDIN CSL_CITATION {"citationItems":[{"id":"ITEM-1","itemData":{"ISSN":"0042-6822","author":[{"dropping-particle":"","family":"Elton","given":"Debra","non-dropping-particle":"","parse-names":false,"suffix":""},{"dropping-particle":"","family":"Medcalf","given":"Elizabeth","non-dropping-particle":"","parse-names":false,"suffix":""},{"dropping-particle":"","family":"Bishop","given":"Konrad","non-dropping-particle":"","parse-names":false,"suffix":""},{"dropping-particle":"","family":"Digard","given":"Paul","non-dropping-particle":"","parse-names":false,"suffix":""}],"container-title":"Virology","id":"ITEM-1","issue":"1","issued":{"date-parts":[["1999"]]},"page":"190-200","publisher":"Elsevier","title":"Oligomerization of the influenza virus nucleoprotein: identification of positive and negative sequence elements","type":"article-journal","volume":"260"},"uris":["http://www.mendeley.com/documents/?uuid=03145ea0-95b1-44f3-bc4f-61dca7b1130e"]},{"id":"ITEM-2","itemData":{"ISSN":"0022-538X","author":[{"dropping-particle":"","family":"Biswas","given":"Siddhartha K","non-dropping-particle":"","parse-names":false,"suffix":""},{"dropping-particle":"","family":"Boutz","given":"Paul L","non-dropping-particle":"","parse-names":false,"suffix":""},{"dropping-particle":"","family":"Nayak","given":"Debi P","non-dropping-particle":"","parse-names":false,"suffix":""}],"container-title":"Journal of virology","id":"ITEM-2","issue":"7","issued":{"date-parts":[["1998"]]},"page":"5493-5501","publisher":"Am Soc Microbiol","title":"Influenza virus nucleoprotein interacts with influenza virus polymerase proteins","type":"article-journal","volume":"72"},"uris":["http://www.mendeley.com/documents/?uuid=7f3d8b62-e8b4-42ed-9d72-88bf65ebd6c0"]}],"mendeley":{"formattedCitation":"(Biswas et al., 1998; Elton, Medcalf, Bishop, &amp; Digard, 1999)","plainTextFormattedCitation":"(Biswas et al., 1998; Elton, Medcalf, Bishop, &amp; Digard, 1999)","previouslyFormattedCitation":"[12,15]"},"properties":{"noteIndex":0},"schema":"https://github.com/citation-style-language/schema/raw/master/csl-citation.json"}</w:instrText>
            </w:r>
            <w:r w:rsidRPr="00E63EFB"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color w:val="212121"/>
                <w:sz w:val="16"/>
                <w:szCs w:val="16"/>
              </w:rPr>
              <w:t>(Biswas et al., 1998; Elton, Medcalf, Bishop, &amp; Digard, 1999)</w:t>
            </w:r>
            <w:r w:rsidRPr="00E63EFB"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2B23ADDA" w14:textId="28F20DEF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E7443C" w:rsidRPr="001E5D3B" w14:paraId="64874B81" w14:textId="77777777" w:rsidTr="00DA5C30">
        <w:tc>
          <w:tcPr>
            <w:tcW w:w="0" w:type="auto"/>
            <w:vAlign w:val="center"/>
          </w:tcPr>
          <w:p w14:paraId="03CF6AEE" w14:textId="17F15D80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5185</w:t>
            </w:r>
          </w:p>
        </w:tc>
        <w:tc>
          <w:tcPr>
            <w:tcW w:w="0" w:type="auto"/>
            <w:vAlign w:val="center"/>
          </w:tcPr>
          <w:p w14:paraId="4745EF56" w14:textId="65F0C4B8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60FB8148" w14:textId="55379800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P</w:t>
            </w:r>
          </w:p>
        </w:tc>
        <w:tc>
          <w:tcPr>
            <w:tcW w:w="0" w:type="auto"/>
            <w:vAlign w:val="center"/>
          </w:tcPr>
          <w:p w14:paraId="2B9B90CF" w14:textId="022FCFCE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886</w:t>
            </w:r>
          </w:p>
        </w:tc>
        <w:tc>
          <w:tcPr>
            <w:tcW w:w="0" w:type="auto"/>
            <w:vAlign w:val="center"/>
          </w:tcPr>
          <w:p w14:paraId="0A0F0D06" w14:textId="6A5D0603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0" w:type="auto"/>
            <w:vAlign w:val="center"/>
          </w:tcPr>
          <w:p w14:paraId="7E735F04" w14:textId="4A7721CC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0" w:type="auto"/>
            <w:vAlign w:val="center"/>
          </w:tcPr>
          <w:p w14:paraId="2B11135E" w14:textId="562007FD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.4</w:t>
            </w:r>
          </w:p>
        </w:tc>
        <w:tc>
          <w:tcPr>
            <w:tcW w:w="0" w:type="auto"/>
            <w:vAlign w:val="center"/>
          </w:tcPr>
          <w:p w14:paraId="4920BAD0" w14:textId="46D3F4CD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Y296H</w:t>
            </w:r>
          </w:p>
        </w:tc>
        <w:tc>
          <w:tcPr>
            <w:tcW w:w="1178" w:type="dxa"/>
            <w:vAlign w:val="center"/>
          </w:tcPr>
          <w:p w14:paraId="07ABAA36" w14:textId="4745D52C" w:rsidR="001030C5" w:rsidRPr="00733599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  <w:vAlign w:val="center"/>
          </w:tcPr>
          <w:p w14:paraId="5FAD9BA1" w14:textId="5C56D108" w:rsidR="001030C5" w:rsidRPr="001E5D3B" w:rsidRDefault="00F11376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63EFB">
              <w:rPr>
                <w:rFonts w:ascii="Times New Roman" w:hAnsi="Times New Roman" w:cs="Times New Roman"/>
                <w:sz w:val="16"/>
                <w:szCs w:val="16"/>
              </w:rPr>
              <w:t>Associated with PB2 interaction and NP o</w:t>
            </w:r>
            <w:r w:rsidRPr="00E63EFB"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t xml:space="preserve">ligomerization </w:t>
            </w:r>
            <w:r w:rsidRPr="00E63EFB"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instrText>ADDIN CSL_CITATION {"citationItems":[{"id":"ITEM-1","itemData":{"ISSN":"0042-6822","author":[{"dropping-particle":"","family":"Elton","given":"Debra","non-dropping-particle":"","parse-names":false,"suffix":""},{"dropping-particle":"","family":"Medcalf","given":"Elizabeth","non-dropping-particle":"","parse-names":false,"suffix":""},{"dropping-particle":"","family":"Bishop","given":"Konrad","non-dropping-particle":"","parse-names":false,"suffix":""},{"dropping-particle":"","family":"Digard","given":"Paul","non-dropping-particle":"","parse-names":false,"suffix":""}],"container-title":"Virology","id":"ITEM-1","issue":"1","issued":{"date-parts":[["1999"]]},"page":"190-200","publisher":"Elsevier","title":"Oligomerization of the influenza virus nucleoprotein: identification of positive and negative sequence elements","type":"article-journal","volume":"260"},"uris":["http://www.mendeley.com/documents/?uuid=03145ea0-95b1-44f3-bc4f-61dca7b1130e"]},{"id":"ITEM-2","itemData":{"ISSN":"0022-538X","author":[{"dropping-particle":"","family":"Biswas","given":"Siddhartha K","non-dropping-particle":"","parse-names":false,"suffix":""},{"dropping-particle":"","family":"Boutz","given":"Paul L","non-dropping-particle":"","parse-names":false,"suffix":""},{"dropping-particle":"","family":"Nayak","given":"Debi P","non-dropping-particle":"","parse-names":false,"suffix":""}],"container-title":"Journal of virology","id":"ITEM-2","issue":"7","issued":{"date-parts":[["1998"]]},"page":"5493-5501","publisher":"Am Soc Microbiol","title":"Influenza virus nucleoprotein interacts with influenza virus polymerase proteins","type":"article-journal","volume":"72"},"uris":["http://www.mendeley.com/documents/?uuid=7f3d8b62-e8b4-42ed-9d72-88bf65ebd6c0"]}],"mendeley":{"formattedCitation":"(Biswas et al., 1998; Elton, Medcalf, Bishop, &amp; Digard, 1999)","plainTextFormattedCitation":"(Biswas et al., 1998; Elton, Medcalf, Bishop, &amp; Digard, 1999)","previouslyFormattedCitation":"[12,15]"},"properties":{"noteIndex":0},"schema":"https://github.com/citation-style-language/schema/raw/master/csl-citation.json"}</w:instrText>
            </w:r>
            <w:r w:rsidRPr="00E63EFB"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color w:val="212121"/>
                <w:sz w:val="16"/>
                <w:szCs w:val="16"/>
              </w:rPr>
              <w:t>(Biswas et al., 1998; Elton, Medcalf, Bishop, &amp; Digard, 1999)</w:t>
            </w:r>
            <w:r w:rsidRPr="00E63EFB"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22384A4E" w14:textId="3FAFD9B5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E7443C" w:rsidRPr="001E5D3B" w14:paraId="36CF9D48" w14:textId="77777777" w:rsidTr="00DA5C30">
        <w:tc>
          <w:tcPr>
            <w:tcW w:w="0" w:type="auto"/>
            <w:vAlign w:val="center"/>
          </w:tcPr>
          <w:p w14:paraId="35688468" w14:textId="219CA369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lastRenderedPageBreak/>
              <w:t>5185</w:t>
            </w:r>
          </w:p>
        </w:tc>
        <w:tc>
          <w:tcPr>
            <w:tcW w:w="0" w:type="auto"/>
            <w:vAlign w:val="center"/>
          </w:tcPr>
          <w:p w14:paraId="05AC5CE1" w14:textId="03D21AC1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4073E813" w14:textId="50CF1296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P</w:t>
            </w:r>
          </w:p>
        </w:tc>
        <w:tc>
          <w:tcPr>
            <w:tcW w:w="0" w:type="auto"/>
            <w:vAlign w:val="center"/>
          </w:tcPr>
          <w:p w14:paraId="399AED8E" w14:textId="680927CF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256</w:t>
            </w:r>
          </w:p>
        </w:tc>
        <w:tc>
          <w:tcPr>
            <w:tcW w:w="0" w:type="auto"/>
            <w:vAlign w:val="center"/>
          </w:tcPr>
          <w:p w14:paraId="07983376" w14:textId="1895CB25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0" w:type="auto"/>
            <w:vAlign w:val="center"/>
          </w:tcPr>
          <w:p w14:paraId="74FAE54B" w14:textId="756BA7B2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0" w:type="auto"/>
            <w:vAlign w:val="center"/>
          </w:tcPr>
          <w:p w14:paraId="583B6D9F" w14:textId="05CB2BAC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91.7</w:t>
            </w:r>
          </w:p>
        </w:tc>
        <w:tc>
          <w:tcPr>
            <w:tcW w:w="0" w:type="auto"/>
            <w:vAlign w:val="center"/>
          </w:tcPr>
          <w:p w14:paraId="7AE964DE" w14:textId="147814A0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419L</w:t>
            </w:r>
          </w:p>
        </w:tc>
        <w:tc>
          <w:tcPr>
            <w:tcW w:w="1178" w:type="dxa"/>
            <w:vAlign w:val="center"/>
          </w:tcPr>
          <w:p w14:paraId="66CF9F5E" w14:textId="5D0FD273" w:rsidR="001030C5" w:rsidRPr="00733599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  <w:vAlign w:val="center"/>
          </w:tcPr>
          <w:p w14:paraId="4621C9C4" w14:textId="7E629E3A" w:rsidR="001030C5" w:rsidRPr="001E5D3B" w:rsidRDefault="00F11376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63EFB">
              <w:rPr>
                <w:rFonts w:ascii="Times New Roman" w:hAnsi="Times New Roman" w:cs="Times New Roman"/>
                <w:sz w:val="16"/>
                <w:szCs w:val="16"/>
              </w:rPr>
              <w:t>Associated with PB2 interaction and NP o</w:t>
            </w:r>
            <w:r w:rsidRPr="00E63EFB"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t xml:space="preserve">ligomerization </w:t>
            </w:r>
            <w:r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instrText>ADDIN CSL_CITATION {"citationItems":[{"id":"ITEM-1","itemData":{"ISSN":"1476-4687","author":[{"dropping-particle":"","family":"Ye","given":"Qiaozhen","non-dropping-particle":"","parse-names":false,"suffix":""},{"dropping-particle":"","family":"Krug","given":"Robert M","non-dropping-particle":"","parse-names":false,"suffix":""},{"dropping-particle":"","family":"Tao","given":"Yizhi Jane","non-dropping-particle":"","parse-names":false,"suffix":""}],"container-title":"Nature","id":"ITEM-1","issue":"7122","issued":{"date-parts":[["2006"]]},"page":"1078-1082","publisher":"Nature Publishing Group","title":"The mechanism by which influenza A virus nucleoprotein forms oligomers and binds RNA","type":"article-journal","volume":"444"},"uris":["http://www.mendeley.com/documents/?uuid=e754afbe-780c-4251-a063-ef1f5dfa1e66"]},{"id":"ITEM-2","itemData":{"ISSN":"0042-6822","author":[{"dropping-particle":"","family":"Elton","given":"Debra","non-dropping-particle":"","parse-names":false,"suffix":""},{"dropping-particle":"","family":"Medcalf","given":"Elizabeth","non-dropping-particle":"","parse-names":false,"suffix":""},{"dropping-particle":"","family":"Bishop","given":"Konrad","non-dropping-particle":"","parse-names":false,"suffix":""},{"dropping-particle":"","family":"Digard","given":"Paul","non-dropping-particle":"","parse-names":false,"suffix":""}],"container-title":"Virology","id":"ITEM-2","issue":"1","issued":{"date-parts":[["1999"]]},"page":"190-200","publisher":"Elsevier","title":"Oligomerization of the influenza virus nucleoprotein: identification of positive and negative sequence elements","type":"article-journal","volume":"260"},"uris":["http://www.mendeley.com/documents/?uuid=03145ea0-95b1-44f3-bc4f-61dca7b1130e"]},{"id":"ITEM-3","itemData":{"ISSN":"0022-538X","author":[{"dropping-particle":"","family":"Biswas","given":"Siddhartha K","non-dropping-particle":"","parse-names":false,"suffix":""},{"dropping-particle":"","family":"Boutz","given":"Paul L","non-dropping-particle":"","parse-names":false,"suffix":""},{"dropping-particle":"","family":"Nayak","given":"Debi P","non-dropping-particle":"","parse-names":false,"suffix":""}],"container-title":"Journal of virology","id":"ITEM-3","issue":"7","issued":{"date-parts":[["1998"]]},"page":"5493-5501","publisher":"Am Soc Microbiol","title":"Influenza virus nucleoprotein interacts with influenza virus polymerase proteins","type":"article-journal","volume":"72"},"uris":["http://www.mendeley.com/documents/?uuid=7f3d8b62-e8b4-42ed-9d72-88bf65ebd6c0"]}],"mendeley":{"formattedCitation":"(Biswas et al., 1998; Elton, Medcalf, Bishop, &amp; Digard, 1999; Q. Ye et al., 2006)","plainTextFormattedCitation":"(Biswas et al., 1998; Elton, Medcalf, Bishop, &amp; Digard, 1999; Q. Ye et al., 2006)","previouslyFormattedCitation":"[12,15,16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color w:val="212121"/>
                <w:sz w:val="16"/>
                <w:szCs w:val="16"/>
              </w:rPr>
              <w:t>(Biswas et al., 1998; Elton, Medcalf, Bishop, &amp; Digard, 1999; Q. Ye et al., 2006)</w:t>
            </w:r>
            <w:r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19463E45" w14:textId="24C2996D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E7443C" w:rsidRPr="001E5D3B" w14:paraId="371DBFF4" w14:textId="77777777" w:rsidTr="00DA5C30">
        <w:tc>
          <w:tcPr>
            <w:tcW w:w="0" w:type="auto"/>
            <w:vAlign w:val="center"/>
          </w:tcPr>
          <w:p w14:paraId="55D1A02E" w14:textId="1135B78F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73</w:t>
            </w:r>
          </w:p>
        </w:tc>
        <w:tc>
          <w:tcPr>
            <w:tcW w:w="0" w:type="auto"/>
            <w:vAlign w:val="center"/>
          </w:tcPr>
          <w:p w14:paraId="65FAFA6C" w14:textId="7F4F6F83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INGLE LAIV</w:t>
            </w:r>
          </w:p>
        </w:tc>
        <w:tc>
          <w:tcPr>
            <w:tcW w:w="0" w:type="auto"/>
            <w:vAlign w:val="center"/>
          </w:tcPr>
          <w:p w14:paraId="6865E8C8" w14:textId="3308F57C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S1</w:t>
            </w:r>
          </w:p>
        </w:tc>
        <w:tc>
          <w:tcPr>
            <w:tcW w:w="0" w:type="auto"/>
            <w:vAlign w:val="center"/>
          </w:tcPr>
          <w:p w14:paraId="28A041E9" w14:textId="0B2F03FA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374</w:t>
            </w:r>
          </w:p>
        </w:tc>
        <w:tc>
          <w:tcPr>
            <w:tcW w:w="0" w:type="auto"/>
            <w:vAlign w:val="center"/>
          </w:tcPr>
          <w:p w14:paraId="270D47C9" w14:textId="0179DB49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4387B014" w14:textId="21890A78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477AC2BC" w14:textId="4E1D8A46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14:paraId="4B8D8D79" w14:textId="114CAECC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E125G</w:t>
            </w:r>
          </w:p>
        </w:tc>
        <w:tc>
          <w:tcPr>
            <w:tcW w:w="1178" w:type="dxa"/>
            <w:vAlign w:val="center"/>
          </w:tcPr>
          <w:p w14:paraId="1079395F" w14:textId="43095AF9" w:rsidR="001030C5" w:rsidRPr="00733599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  <w:vAlign w:val="center"/>
          </w:tcPr>
          <w:p w14:paraId="159A9FE5" w14:textId="1A74E876" w:rsidR="001030C5" w:rsidRPr="00856FFC" w:rsidRDefault="00856FFC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56FFC">
              <w:rPr>
                <w:rFonts w:ascii="Times New Roman" w:hAnsi="Times New Roman" w:cs="Times New Roman"/>
                <w:sz w:val="16"/>
                <w:szCs w:val="16"/>
              </w:rPr>
              <w:t xml:space="preserve">A </w:t>
            </w:r>
            <w:proofErr w:type="spellStart"/>
            <w:r w:rsidRPr="00856FFC">
              <w:rPr>
                <w:rFonts w:ascii="Times New Roman" w:hAnsi="Times New Roman" w:cs="Times New Roman"/>
                <w:sz w:val="16"/>
                <w:szCs w:val="16"/>
              </w:rPr>
              <w:t>Gly</w:t>
            </w:r>
            <w:proofErr w:type="spellEnd"/>
            <w:r w:rsidRPr="00856FFC">
              <w:rPr>
                <w:rFonts w:ascii="Times New Roman" w:hAnsi="Times New Roman" w:cs="Times New Roman"/>
                <w:sz w:val="16"/>
                <w:szCs w:val="16"/>
              </w:rPr>
              <w:t xml:space="preserve"> at 125 confers high pathogenicity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of H3N2 virus in mice</w:t>
            </w:r>
            <w:r w:rsidRPr="00856FFC">
              <w:rPr>
                <w:rFonts w:ascii="Times New Roman" w:hAnsi="Times New Roman" w:cs="Times New Roman"/>
                <w:sz w:val="16"/>
                <w:szCs w:val="16"/>
              </w:rPr>
              <w:t xml:space="preserve"> and enhanced binding property to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856FFC">
              <w:rPr>
                <w:rFonts w:ascii="Times New Roman" w:hAnsi="Times New Roman" w:cs="Times New Roman"/>
                <w:sz w:val="16"/>
                <w:szCs w:val="16"/>
              </w:rPr>
              <w:t>α-2,3 to α-2,6 sialic acid receptors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. Also involved in </w:t>
            </w:r>
            <w:r w:rsidR="00E91B07">
              <w:rPr>
                <w:rFonts w:ascii="Times New Roman" w:hAnsi="Times New Roman" w:cs="Times New Roman"/>
                <w:sz w:val="16"/>
                <w:szCs w:val="16"/>
              </w:rPr>
              <w:t xml:space="preserve">multiple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interaction</w:t>
            </w:r>
            <w:r w:rsidR="00E91B07">
              <w:rPr>
                <w:rFonts w:ascii="Times New Roman" w:hAnsi="Times New Roman" w:cs="Times New Roman"/>
                <w:sz w:val="16"/>
                <w:szCs w:val="16"/>
              </w:rPr>
              <w:t>s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with host proteins to meditate the host antiviral response </w:t>
            </w:r>
            <w:r w:rsidR="00731A33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286-4579","author":[{"dropping-particle":"","family":"Narasaraju","given":"TELUGUAKULA","non-dropping-particle":"","parse-names":false,"suffix":""},{"dropping-particle":"","family":"Sim","given":"M K","non-dropping-particle":"","parse-names":false,"suffix":""},{"dropping-particle":"","family":"Ng","given":"H H","non-dropping-particle":"","parse-names":false,"suffix":""},{"dropping-particle":"","family":"Phoon","given":"M C","non-dropping-particle":"","parse-names":false,"suffix":""},{"dropping-particle":"","family":"Shanker","given":"N","non-dropping-particle":"","parse-names":false,"suffix":""},{"dropping-particle":"","family":"Lal","given":"S K","non-dropping-particle":"","parse-names":false,"suffix":""},{"dropping-particle":"","family":"Chow","given":"Vincent T K","non-dropping-particle":"","parse-names":false,"suffix":""}],"container-title":"Microbes and infection","id":"ITEM-1","issue":"1","issued":{"date-parts":[["2009"]]},"page":"2-11","publisher":"Elsevier","title":"Adaptation of human influenza H3N2 virus in a mouse pneumonitis model: insights into viral virulence, tissue tropism and host pathogenesis","type":"article-journal","volume":"11"},"uris":["http://www.mendeley.com/documents/?uuid=bfb3da9c-8e9a-4b65-a6e5-b4886b98a2d7"]},{"id":"ITEM-2","itemData":{"ISSN":"0027-8424","author":[{"dropping-particle":"","family":"Das","given":"Kalyan","non-dropping-particle":"","parse-names":false,"suffix":""},{"dropping-particle":"","family":"Ma","given":"Li-Chung","non-dropping-particle":"","parse-names":false,"suffix":""},{"dropping-particle":"","family":"Xiao","given":"Rong","non-dropping-particle":"","parse-names":false,"suffix":""},{"dropping-particle":"","family":"Radvansky","given":"Brian","non-dropping-particle":"","parse-names":false,"suffix":""},{"dropping-particle":"","family":"Aramini","given":"James","non-dropping-particle":"","parse-names":false,"suffix":""},{"dropping-particle":"","family":"Zhao","given":"Li","non-dropping-particle":"","parse-names":false,"suffix":""},{"dropping-particle":"","family":"Marklund","given":"Jesper","non-dropping-particle":"","parse-names":false,"suffix":""},{"dropping-particle":"","family":"Kuo","given":"Rei-Lin","non-dropping-particle":"","parse-names":false,"suffix":""},{"dropping-particle":"","family":"Twu","given":"Karen Y","non-dropping-particle":"","parse-names":false,"suffix":""},{"dropping-particle":"","family":"Arnold","given":"Eddy","non-dropping-particle":"","parse-names":false,"suffix":""}],"container-title":"Proceedings of the National Academy of Sciences","id":"ITEM-2","issue":"35","issued":{"date-parts":[["2008"]]},"page":"13093-13098","publisher":"National Acad Sciences","title":"Structural basis for suppression of a host antiviral response by influenza A virus","type":"article-journal","volume":"105"},"uris":["http://www.mendeley.com/documents/?uuid=a147a0f4-c84f-4d70-8f57-9afdea0addc0"]},{"id":"ITEM-3","itemData":{"ISSN":"0022-1317","author":[{"dropping-particle":"","family":"Hale","given":"Benjamin G","non-dropping-particle":"","parse-names":false,"suffix":""},{"dropping-particle":"","family":"Randall","given":"Richard E","non-dropping-particle":"","parse-names":false,"suffix":""},{"dropping-particle":"","family":"Ortín","given":"Juan","non-dropping-particle":"","parse-names":false,"suffix":""},{"dropping-particle":"","family":"Jackson","given":"David","non-dropping-particle":"","parse-names":false,"suffix":""}],"container-title":"Journal of general virology","id":"ITEM-3","issue":"10","issued":{"date-parts":[["2008"]]},"page":"2359-2376","publisher":"Microbiology Society","title":"The multifunctional NS1 protein of influenza A viruses","type":"article-journal","volume":"89"},"uris":["http://www.mendeley.com/documents/?uuid=8ef50a80-27c5-4c07-a538-4631423a2551"]},{"id":"ITEM-4","itemData":{"ISSN":"1545-9985","author":[{"dropping-particle":"","family":"Bornholdt","given":"Zachary A","non-dropping-particle":"","parse-names":false,"suffix":""},{"dropping-particle":"","family":"Prasad","given":"B V Venkataram","non-dropping-particle":"","parse-names":false,"suffix":""}],"container-title":"Nature structural &amp; molecular biology","id":"ITEM-4","issue":"6","issued":{"date-parts":[["2006"]]},"page":"559-560","publisher":"Nature Publishing Group","title":"X-ray structure of influenza virus NS1 effector domain","type":"article-journal","volume":"13"},"uris":["http://www.mendeley.com/documents/?uuid=9f10de61-d077-401b-9527-08c739dfcad4"]},{"id":"ITEM-5","itemData":{"ISSN":"0042-6822","author":[{"dropping-particle":"","family":"Hale","given":"Benjamin G","non-dropping-particle":"","parse-names":false,"suffix":""},{"dropping-particle":"","family":"Barclay","given":"Wendy S","non-dropping-particle":"","parse-names":false,"suffix":""},{"dropping-particle":"","family":"Randall","given":"Richard E","non-dropping-particle":"","parse-names":false,"suffix":""},{"dropping-particle":"","family":"Russell","given":"Rupert J","non-dropping-particle":"","parse-names":false,"suffix":""}],"container-title":"Virology","id":"ITEM-5","issue":"1","issued":{"date-parts":[["2008"]]},"page":"1-5","publisher":"Elsevier","title":"Structure of an avian influenza A virus NS1 protein effector domain","type":"article-journal","volume":"378"},"uris":["http://www.mendeley.com/documents/?uuid=dc334f1e-10ed-4509-8820-bb8ea0ee8ae4"]}],"mendeley":{"formattedCitation":"(Bornholdt &amp; Prasad, 2006; Das et al., 2008; Hale, Barclay, Randall, &amp; Russell, 2008; Hale, Randall, Ortín, &amp; Jackson, 2008; Narasaraju et al., 2009)","plainTextFormattedCitation":"(Bornholdt &amp; Prasad, 2006; Das et al., 2008; Hale, Barclay, Randall, &amp; Russell, 2008; Hale, Randall, Ortín, &amp; Jackson, 2008; Narasaraju et al., 2009)","previouslyFormattedCitation":"[17–21]"},"properties":{"noteIndex":0},"schema":"https://github.com/citation-style-language/schema/raw/master/csl-citation.json"}</w:instrText>
            </w:r>
            <w:r w:rsidR="00731A33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Bornholdt &amp; Prasad, 2006; Das et al., 2008; Hale, Barclay, Randall, &amp; Russell, 2008; Hale, Randall, Ortín, &amp; Jackson, 2008; Narasaraju et al., 2009)</w:t>
            </w:r>
            <w:r w:rsidR="00731A33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67F4D860" w14:textId="4534AB0B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 xml:space="preserve">Determinant of pathogenicity, </w:t>
            </w:r>
            <w:proofErr w:type="gramStart"/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ulence</w:t>
            </w:r>
            <w:proofErr w:type="gramEnd"/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 xml:space="preserve"> and disease progress</w:t>
            </w:r>
            <w:r w:rsidR="00F11376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i</w:t>
            </w: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on</w:t>
            </w:r>
          </w:p>
        </w:tc>
      </w:tr>
      <w:tr w:rsidR="00E7443C" w:rsidRPr="001E5D3B" w14:paraId="73C74A51" w14:textId="77777777" w:rsidTr="00DA5C30">
        <w:tc>
          <w:tcPr>
            <w:tcW w:w="0" w:type="auto"/>
            <w:vAlign w:val="center"/>
          </w:tcPr>
          <w:p w14:paraId="0B59CEC2" w14:textId="54CF9634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73</w:t>
            </w:r>
          </w:p>
        </w:tc>
        <w:tc>
          <w:tcPr>
            <w:tcW w:w="0" w:type="auto"/>
            <w:vAlign w:val="center"/>
          </w:tcPr>
          <w:p w14:paraId="0F5D9729" w14:textId="373D3884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INGLE LAIV</w:t>
            </w:r>
          </w:p>
        </w:tc>
        <w:tc>
          <w:tcPr>
            <w:tcW w:w="0" w:type="auto"/>
            <w:vAlign w:val="center"/>
          </w:tcPr>
          <w:p w14:paraId="147CB998" w14:textId="79BE6C96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S1</w:t>
            </w:r>
          </w:p>
        </w:tc>
        <w:tc>
          <w:tcPr>
            <w:tcW w:w="0" w:type="auto"/>
            <w:vAlign w:val="center"/>
          </w:tcPr>
          <w:p w14:paraId="0FE8AA74" w14:textId="26CAE803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96</w:t>
            </w:r>
          </w:p>
        </w:tc>
        <w:tc>
          <w:tcPr>
            <w:tcW w:w="0" w:type="auto"/>
            <w:vAlign w:val="center"/>
          </w:tcPr>
          <w:p w14:paraId="6BDFDA63" w14:textId="79CFECE0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0" w:type="auto"/>
            <w:vAlign w:val="center"/>
          </w:tcPr>
          <w:p w14:paraId="05C9F54A" w14:textId="7BDBFDAE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2FD3CBF6" w14:textId="01AF1357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2</w:t>
            </w:r>
          </w:p>
        </w:tc>
        <w:tc>
          <w:tcPr>
            <w:tcW w:w="0" w:type="auto"/>
            <w:vAlign w:val="center"/>
          </w:tcPr>
          <w:p w14:paraId="6B44590F" w14:textId="6B1A0BC6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L166I</w:t>
            </w:r>
          </w:p>
        </w:tc>
        <w:tc>
          <w:tcPr>
            <w:tcW w:w="1178" w:type="dxa"/>
            <w:vAlign w:val="center"/>
          </w:tcPr>
          <w:p w14:paraId="3819733C" w14:textId="58F3CA16" w:rsidR="001030C5" w:rsidRPr="00733599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  <w:vAlign w:val="center"/>
          </w:tcPr>
          <w:p w14:paraId="43669618" w14:textId="6439C286" w:rsidR="001030C5" w:rsidRPr="001E5D3B" w:rsidRDefault="00731A33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A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ssociated with</w:t>
            </w:r>
            <w:r w:rsidR="00E91B07">
              <w:rPr>
                <w:rFonts w:ascii="Times New Roman" w:hAnsi="Times New Roman" w:cs="Times New Roman"/>
                <w:sz w:val="16"/>
                <w:szCs w:val="16"/>
              </w:rPr>
              <w:t xml:space="preserve"> multiple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host protein</w:t>
            </w:r>
            <w:r w:rsidR="00AC0786">
              <w:rPr>
                <w:rFonts w:ascii="Times New Roman" w:hAnsi="Times New Roman" w:cs="Times New Roman"/>
                <w:sz w:val="16"/>
                <w:szCs w:val="16"/>
              </w:rPr>
              <w:t>s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interactions to meditate the host antiviral response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545-9985","author":[{"dropping-particle":"","family":"Bornholdt","given":"Zachary A","non-dropping-particle":"","parse-names":false,"suffix":""},{"dropping-particle":"","family":"Prasad","given":"B V Venkataram","non-dropping-particle":"","parse-names":false,"suffix":""}],"container-title":"Nature structural &amp; molecular biology","id":"ITEM-1","issue":"6","issued":{"date-parts":[["2006"]]},"page":"559-560","publisher":"Nature Publishing Group","title":"X-ray structure of influenza virus NS1 effector domain","type":"article-journal","volume":"13"},"uris":["http://www.mendeley.com/documents/?uuid=9f10de61-d077-401b-9527-08c739dfcad4"]},{"id":"ITEM-2","itemData":{"ISSN":"0042-6822","author":[{"dropping-particle":"","family":"Hale","given":"Benjamin G","non-dropping-particle":"","parse-names":false,"suffix":""},{"dropping-particle":"","family":"Barclay","given":"Wendy S","non-dropping-particle":"","parse-names":false,"suffix":""},{"dropping-particle":"","family":"Randall","given":"Richard E","non-dropping-particle":"","parse-names":false,"suffix":""},{"dropping-particle":"","family":"Russell","given":"Rupert J","non-dropping-particle":"","parse-names":false,"suffix":""}],"container-title":"Virology","id":"ITEM-2","issue":"1","issued":{"date-parts":[["2008"]]},"page":"1-5","publisher":"Elsevier","title":"Structure of an avian influenza A virus NS1 protein effector domain","type":"article-journal","volume":"378"},"uris":["http://www.mendeley.com/documents/?uuid=dc334f1e-10ed-4509-8820-bb8ea0ee8ae4"]},{"id":"ITEM-3","itemData":{"ISSN":"0022-1317","author":[{"dropping-particle":"","family":"Hale","given":"Benjamin G","non-dropping-particle":"","parse-names":false,"suffix":""},{"dropping-particle":"","family":"Randall","given":"Richard E","non-dropping-particle":"","parse-names":false,"suffix":""},{"dropping-particle":"","family":"Ortín","given":"Juan","non-dropping-particle":"","parse-names":false,"suffix":""},{"dropping-particle":"","family":"Jackson","given":"David","non-dropping-particle":"","parse-names":false,"suffix":""}],"container-title":"Journal of general virology","id":"ITEM-3","issue":"10","issued":{"date-parts":[["2008"]]},"page":"2359-2376","publisher":"Microbiology Society","title":"The multifunctional NS1 protein of influenza A viruses","type":"article-journal","volume":"89"},"uris":["http://www.mendeley.com/documents/?uuid=8ef50a80-27c5-4c07-a538-4631423a2551"]},{"id":"ITEM-4","itemData":{"ISSN":"0027-8424","author":[{"dropping-particle":"","family":"Das","given":"Kalyan","non-dropping-particle":"","parse-names":false,"suffix":""},{"dropping-particle":"","family":"Ma","given":"Li-Chung","non-dropping-particle":"","parse-names":false,"suffix":""},{"dropping-particle":"","family":"Xiao","given":"Rong","non-dropping-particle":"","parse-names":false,"suffix":""},{"dropping-particle":"","family":"Radvansky","given":"Brian","non-dropping-particle":"","parse-names":false,"suffix":""},{"dropping-particle":"","family":"Aramini","given":"James","non-dropping-particle":"","parse-names":false,"suffix":""},{"dropping-particle":"","family":"Zhao","given":"Li","non-dropping-particle":"","parse-names":false,"suffix":""},{"dropping-particle":"","family":"Marklund","given":"Jesper","non-dropping-particle":"","parse-names":false,"suffix":""},{"dropping-particle":"","family":"Kuo","given":"Rei-Lin","non-dropping-particle":"","parse-names":false,"suffix":""},{"dropping-particle":"","family":"Twu","given":"Karen Y","non-dropping-particle":"","parse-names":false,"suffix":""},{"dropping-particle":"","family":"Arnold","given":"Eddy","non-dropping-particle":"","parse-names":false,"suffix":""}],"container-title":"Proceedings of the National Academy of Sciences","id":"ITEM-4","issue":"35","issued":{"date-parts":[["2008"]]},"page":"13093-13098","publisher":"National Acad Sciences","title":"Structural basis for suppression of a host antiviral response by influenza A virus","type":"article-journal","volume":"105"},"uris":["http://www.mendeley.com/documents/?uuid=a147a0f4-c84f-4d70-8f57-9afdea0addc0"]}],"mendeley":{"formattedCitation":"(Bornholdt &amp; Prasad, 2006; Das et al., 2008; Hale, Barclay, et al., 2008; Hale, Randall, et al., 2008)","plainTextFormattedCitation":"(Bornholdt &amp; Prasad, 2006; Das et al., 2008; Hale, Barclay, et al., 2008; Hale, Randall, et al., 2008)","previouslyFormattedCitation":"[18–21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Bornholdt &amp; Prasad, 2006; Das et al., 2008; Hale, Barclay, et al., 2008; Hale, Randall, et al., 2008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5198F3A1" w14:textId="61C53A44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Host-virus interaction machinery</w:t>
            </w:r>
          </w:p>
        </w:tc>
      </w:tr>
      <w:tr w:rsidR="00E7443C" w:rsidRPr="001E5D3B" w14:paraId="5E359BF5" w14:textId="77777777" w:rsidTr="00DA5C30">
        <w:tc>
          <w:tcPr>
            <w:tcW w:w="0" w:type="auto"/>
            <w:vAlign w:val="center"/>
          </w:tcPr>
          <w:p w14:paraId="3F7AF5AB" w14:textId="3AC23E01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79</w:t>
            </w:r>
          </w:p>
        </w:tc>
        <w:tc>
          <w:tcPr>
            <w:tcW w:w="0" w:type="auto"/>
            <w:vAlign w:val="center"/>
          </w:tcPr>
          <w:p w14:paraId="6B2F7EDB" w14:textId="2341415E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INGLE LAIV</w:t>
            </w:r>
          </w:p>
        </w:tc>
        <w:tc>
          <w:tcPr>
            <w:tcW w:w="0" w:type="auto"/>
            <w:vAlign w:val="center"/>
          </w:tcPr>
          <w:p w14:paraId="18227A51" w14:textId="1958AED4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S1</w:t>
            </w:r>
          </w:p>
        </w:tc>
        <w:tc>
          <w:tcPr>
            <w:tcW w:w="0" w:type="auto"/>
            <w:vAlign w:val="center"/>
          </w:tcPr>
          <w:p w14:paraId="7DBB387C" w14:textId="3D594005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7</w:t>
            </w:r>
          </w:p>
        </w:tc>
        <w:tc>
          <w:tcPr>
            <w:tcW w:w="0" w:type="auto"/>
            <w:vAlign w:val="center"/>
          </w:tcPr>
          <w:p w14:paraId="1272DCB1" w14:textId="1CC56750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0" w:type="auto"/>
            <w:vAlign w:val="center"/>
          </w:tcPr>
          <w:p w14:paraId="5B893EA7" w14:textId="304D2F92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0" w:type="auto"/>
            <w:vAlign w:val="center"/>
          </w:tcPr>
          <w:p w14:paraId="3B356A07" w14:textId="058A3018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3.2</w:t>
            </w:r>
          </w:p>
        </w:tc>
        <w:tc>
          <w:tcPr>
            <w:tcW w:w="0" w:type="auto"/>
            <w:vAlign w:val="center"/>
          </w:tcPr>
          <w:p w14:paraId="0B3174D3" w14:textId="511A1DA9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3P</w:t>
            </w:r>
          </w:p>
        </w:tc>
        <w:tc>
          <w:tcPr>
            <w:tcW w:w="1178" w:type="dxa"/>
            <w:vAlign w:val="center"/>
          </w:tcPr>
          <w:p w14:paraId="035B73CF" w14:textId="1B9CA0B6" w:rsidR="001030C5" w:rsidRPr="00733599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  <w:vAlign w:val="center"/>
          </w:tcPr>
          <w:p w14:paraId="667685AB" w14:textId="22467B3E" w:rsidR="001030C5" w:rsidRPr="001E5D3B" w:rsidRDefault="00036F64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A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ssociated with host protein</w:t>
            </w:r>
            <w:r w:rsidR="00AC0786">
              <w:rPr>
                <w:rFonts w:ascii="Times New Roman" w:hAnsi="Times New Roman" w:cs="Times New Roman"/>
                <w:sz w:val="16"/>
                <w:szCs w:val="16"/>
              </w:rPr>
              <w:t>s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and dsRNA interactions to meditate the host antiviral response</w:t>
            </w:r>
            <w:r w:rsidR="00AC0786">
              <w:rPr>
                <w:rFonts w:ascii="Times New Roman" w:hAnsi="Times New Roman" w:cs="Times New Roman"/>
                <w:sz w:val="16"/>
                <w:szCs w:val="16"/>
              </w:rPr>
              <w:t xml:space="preserve"> and IAV genome transportation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21-9258","author":[{"dropping-particle":"","family":"Yin","given":"Cuifeng","non-dropping-particle":"","parse-names":false,"suffix":""},{"dropping-particle":"","family":"Khan","given":"Javed A","non-dropping-particle":"","parse-names":false,"suffix":""},{"dropping-particle":"","family":"Swapna","given":"G V T","non-dropping-particle":"","parse-names":false,"suffix":""},{"dropping-particle":"","family":"Ertekin","given":"Asli","non-dropping-particle":"","parse-names":false,"suffix":""},{"dropping-particle":"","family":"Krug","given":"Robert M","non-dropping-particle":"","parse-names":false,"suffix":""},{"dropping-particle":"","family":"Tong","given":"Liang","non-dropping-particle":"","parse-names":false,"suffix":""},{"dropping-particle":"","family":"Montelione","given":"Gaetano T","non-dropping-particle":"","parse-names":false,"suffix":""}],"container-title":"Journal of Biological Chemistry","id":"ITEM-1","issue":"28","issued":{"date-parts":[["2007"]]},"page":"20584-20592","publisher":"Elsevier","title":"Conserved surface features form the double-stranded RNA binding site of non-structural protein 1 (NS1) from influenza A and B viruses","type":"article-journal","volume":"282"},"uris":["http://www.mendeley.com/documents/?uuid=8f717587-2906-4788-9072-f4dd83f072e7"]},{"id":"ITEM-2","itemData":{"ISSN":"1748-7838","author":[{"dropping-particle":"","family":"Cheng","given":"Ao","non-dropping-particle":"","parse-names":false,"suffix":""},{"dropping-particle":"","family":"Wong","given":"Sek Man","non-dropping-particle":"","parse-names":false,"suffix":""},{"dropping-particle":"","family":"Yuan","given":"Y Adam","non-dropping-particle":"","parse-names":false,"suffix":""}],"container-title":"Cell research","id":"ITEM-2","issue":"2","issued":{"date-parts":[["2009"]]},"page":"187-195","publisher":"Nature Publishing Group","title":"Structural basis for dsRNA recognition by NS1 protein of influenza A virus","type":"article-journal","volume":"19"},"uris":["http://www.mendeley.com/documents/?uuid=7a5f5101-10c3-4077-b2e5-3beb0d637418"]},{"id":"ITEM-3","itemData":{"ISSN":"0022-1317","author":[{"dropping-particle":"","family":"Hale","given":"Benjamin G","non-dropping-particle":"","parse-names":false,"suffix":""},{"dropping-particle":"","family":"Randall","given":"Richard E","non-dropping-particle":"","parse-names":false,"suffix":""},{"dropping-particle":"","family":"Ortín","given":"Juan","non-dropping-particle":"","parse-names":false,"suffix":""},{"dropping-particle":"","family":"Jackson","given":"David","non-dropping-particle":"","parse-names":false,"suffix":""}],"container-title":"Journal of general virology","id":"ITEM-3","issue":"10","issued":{"date-parts":[["2008"]]},"page":"2359-2376","publisher":"Microbiology Society","title":"The multifunctional NS1 protein of influenza A viruses","type":"article-journal","volume":"89"},"uris":["http://www.mendeley.com/documents/?uuid=8ef50a80-27c5-4c07-a538-4631423a2551"]}],"mendeley":{"formattedCitation":"(Cheng, Wong, &amp; Yuan, 2009; Hale, Randall, et al., 2008; Yin et al., 2007)","plainTextFormattedCitation":"(Cheng, Wong, &amp; Yuan, 2009; Hale, Randall, et al., 2008; Yin et al., 2007)","previouslyFormattedCitation":"[19,22,23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Cheng, Wong, &amp; Yuan, 2009; Hale, Randall, et al., 2008; Yin et al., 2007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6BF2D72C" w14:textId="065D9301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Host-virus interaction machinery</w:t>
            </w:r>
          </w:p>
        </w:tc>
      </w:tr>
      <w:tr w:rsidR="00E7443C" w:rsidRPr="001E5D3B" w14:paraId="49608C32" w14:textId="77777777" w:rsidTr="00DA5C30">
        <w:tc>
          <w:tcPr>
            <w:tcW w:w="0" w:type="auto"/>
            <w:vAlign w:val="center"/>
          </w:tcPr>
          <w:p w14:paraId="49ACF246" w14:textId="48D18288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79</w:t>
            </w:r>
          </w:p>
        </w:tc>
        <w:tc>
          <w:tcPr>
            <w:tcW w:w="0" w:type="auto"/>
            <w:vAlign w:val="center"/>
          </w:tcPr>
          <w:p w14:paraId="0AD75354" w14:textId="47D4FAF6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INGLE LAIV</w:t>
            </w:r>
          </w:p>
        </w:tc>
        <w:tc>
          <w:tcPr>
            <w:tcW w:w="0" w:type="auto"/>
            <w:vAlign w:val="center"/>
          </w:tcPr>
          <w:p w14:paraId="01A48693" w14:textId="7A37CA10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S1</w:t>
            </w:r>
          </w:p>
        </w:tc>
        <w:tc>
          <w:tcPr>
            <w:tcW w:w="0" w:type="auto"/>
            <w:vAlign w:val="center"/>
          </w:tcPr>
          <w:p w14:paraId="1FCB6CB4" w14:textId="43705015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643</w:t>
            </w:r>
          </w:p>
        </w:tc>
        <w:tc>
          <w:tcPr>
            <w:tcW w:w="0" w:type="auto"/>
            <w:vAlign w:val="center"/>
          </w:tcPr>
          <w:p w14:paraId="5A15EAD0" w14:textId="4C39582C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0" w:type="auto"/>
            <w:vAlign w:val="center"/>
          </w:tcPr>
          <w:p w14:paraId="15DE2676" w14:textId="1664B18B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0" w:type="auto"/>
            <w:vAlign w:val="center"/>
          </w:tcPr>
          <w:p w14:paraId="06764673" w14:textId="07B3B8CF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5</w:t>
            </w:r>
          </w:p>
        </w:tc>
        <w:tc>
          <w:tcPr>
            <w:tcW w:w="0" w:type="auto"/>
            <w:vAlign w:val="center"/>
          </w:tcPr>
          <w:p w14:paraId="02796B7E" w14:textId="38DFA0BD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215S</w:t>
            </w:r>
          </w:p>
        </w:tc>
        <w:tc>
          <w:tcPr>
            <w:tcW w:w="1178" w:type="dxa"/>
            <w:vAlign w:val="center"/>
          </w:tcPr>
          <w:p w14:paraId="071D7FB8" w14:textId="62CE1D1D" w:rsidR="001030C5" w:rsidRPr="00733599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  <w:vAlign w:val="center"/>
          </w:tcPr>
          <w:p w14:paraId="11B95924" w14:textId="1685827D" w:rsidR="001030C5" w:rsidRPr="001E5D3B" w:rsidRDefault="00036F64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A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ssociated with </w:t>
            </w:r>
            <w:proofErr w:type="spellStart"/>
            <w:r w:rsidRPr="00036F64">
              <w:rPr>
                <w:rFonts w:ascii="Times New Roman" w:hAnsi="Times New Roman" w:cs="Times New Roman"/>
                <w:sz w:val="16"/>
                <w:szCs w:val="16"/>
              </w:rPr>
              <w:t>Crk</w:t>
            </w:r>
            <w:proofErr w:type="spellEnd"/>
            <w:r w:rsidRPr="00036F64">
              <w:rPr>
                <w:rFonts w:ascii="Times New Roman" w:hAnsi="Times New Roman" w:cs="Times New Roman"/>
                <w:sz w:val="16"/>
                <w:szCs w:val="16"/>
              </w:rPr>
              <w:t>/</w:t>
            </w:r>
            <w:proofErr w:type="spellStart"/>
            <w:r w:rsidRPr="00036F64">
              <w:rPr>
                <w:rFonts w:ascii="Times New Roman" w:hAnsi="Times New Roman" w:cs="Times New Roman"/>
                <w:sz w:val="16"/>
                <w:szCs w:val="16"/>
              </w:rPr>
              <w:t>CrkL</w:t>
            </w:r>
            <w:proofErr w:type="spellEnd"/>
            <w:r w:rsidRPr="00036F64">
              <w:rPr>
                <w:rFonts w:ascii="Times New Roman" w:hAnsi="Times New Roman" w:cs="Times New Roman"/>
                <w:sz w:val="16"/>
                <w:szCs w:val="16"/>
              </w:rPr>
              <w:t xml:space="preserve"> SH3 binding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and </w:t>
            </w:r>
            <w:r w:rsidRPr="00036F64">
              <w:rPr>
                <w:rFonts w:ascii="Times New Roman" w:hAnsi="Times New Roman" w:cs="Times New Roman"/>
                <w:sz w:val="16"/>
                <w:szCs w:val="16"/>
              </w:rPr>
              <w:t>CDK/ERK phosphorylation</w:t>
            </w:r>
            <w:r w:rsidR="00DD79E4">
              <w:rPr>
                <w:rFonts w:ascii="Times New Roman" w:hAnsi="Times New Roman" w:cs="Times New Roman"/>
                <w:sz w:val="16"/>
                <w:szCs w:val="16"/>
              </w:rPr>
              <w:t xml:space="preserve"> to meditate the host cell signaling </w:t>
            </w:r>
            <w:r w:rsidR="00DD79E4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42-6822","author":[{"dropping-particle":"","family":"Hale","given":"Benjamin G","non-dropping-particle":"","parse-names":false,"suffix":""},{"dropping-particle":"","family":"Knebel","given":"Axel","non-dropping-particle":"","parse-names":false,"suffix":""},{"dropping-particle":"","family":"Botting","given":"Catherine H","non-dropping-particle":"","parse-names":false,"suffix":""},{"dropping-particle":"","family":"Galloway","given":"Caroline S","non-dropping-particle":"","parse-names":false,"suffix":""},{"dropping-particle":"","family":"Precious","given":"Bernard L","non-dropping-particle":"","parse-names":false,"suffix":""},{"dropping-particle":"","family":"Jackson","given":"David","non-dropping-particle":"","parse-names":false,"suffix":""},{"dropping-particle":"","family":"Elliott","given":"Richard M","non-dropping-particle":"","parse-names":false,"suffix":""},{"dropping-particle":"","family":"Randall","given":"Richard E","non-dropping-particle":"","parse-names":false,"suffix":""}],"container-title":"Virology","id":"ITEM-1","issue":"1","issued":{"date-parts":[["2009"]]},"page":"6-11","publisher":"Elsevier","title":"CDK/ERK-mediated phosphorylation of the human influenza A virus NS1 protein at threonine-215","type":"article-journal","volume":"383"},"uris":["http://www.mendeley.com/documents/?uuid=780a329e-16bd-41bb-a083-9e933578a81a"]},{"id":"ITEM-2","itemData":{"ISSN":"0021-9258","author":[{"dropping-particle":"","family":"Heikkinen","given":"Leena S","non-dropping-particle":"","parse-names":false,"suffix":""},{"dropping-particle":"","family":"Kazlauskas","given":"Arunas","non-dropping-particle":"","parse-names":false,"suffix":""},{"dropping-particle":"","family":"Melén","given":"Krister","non-dropping-particle":"","parse-names":false,"suffix":""},{"dropping-particle":"","family":"Wagner","given":"Ralf","non-dropping-particle":"","parse-names":false,"suffix":""},{"dropping-particle":"","family":"Ziegler","given":"Thedi","non-dropping-particle":"","parse-names":false,"suffix":""},{"dropping-particle":"","family":"Julkunen","given":"Ilkka","non-dropping-particle":"","parse-names":false,"suffix":""},{"dropping-particle":"","family":"Saksela","given":"Kalle","non-dropping-particle":"","parse-names":false,"suffix":""}],"container-title":"Journal of Biological Chemistry","id":"ITEM-2","issue":"9","issued":{"date-parts":[["2008"]]},"page":"5719-5727","publisher":"Elsevier","title":"Avian and 1918 Spanish influenza a virus NS1 proteins bind to Crk/CrkL Src homology 3 domains to activate host cell signaling","type":"article-journal","volume":"283"},"uris":["http://www.mendeley.com/documents/?uuid=e5664cd1-812a-46cf-a587-e24d079a6aaa"]},{"id":"ITEM-3","itemData":{"ISSN":"0042-6822","author":[{"dropping-particle":"","family":"Hale","given":"Benjamin G","non-dropping-particle":"","parse-names":false,"suffix":""},{"dropping-particle":"","family":"Barclay","given":"Wendy S","non-dropping-particle":"","parse-names":false,"suffix":""},{"dropping-particle":"","family":"Randall","given":"Richard E","non-dropping-particle":"","parse-names":false,"suffix":""},{"dropping-particle":"","family":"Russell","given":"Rupert J","non-dropping-particle":"","parse-names":false,"suffix":""}],"container-title":"Virology","id":"ITEM-3","issue":"1","issued":{"date-parts":[["2008"]]},"page":"1-5","publisher":"Elsevier","title":"Structure of an avian influenza A virus NS1 protein effector domain","type":"article-journal","volume":"378"},"uris":["http://www.mendeley.com/documents/?uuid=dc334f1e-10ed-4509-8820-bb8ea0ee8ae4"]}],"mendeley":{"formattedCitation":"(Hale, Barclay, et al., 2008; Hale et al., 2009; Heikkinen et al., 2008)","plainTextFormattedCitation":"(Hale, Barclay, et al., 2008; Hale et al., 2009; Heikkinen et al., 2008)","previouslyFormattedCitation":"[21,24,25]"},"properties":{"noteIndex":0},"schema":"https://github.com/citation-style-language/schema/raw/master/csl-citation.json"}</w:instrText>
            </w:r>
            <w:r w:rsidR="00DD79E4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Hale, Barclay, et al., 2008; Hale et al., 2009; Heikkinen et al., 2008)</w:t>
            </w:r>
            <w:r w:rsidR="00DD79E4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0E9D7364" w14:textId="199FE32F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Host-virus interaction machinery</w:t>
            </w:r>
          </w:p>
        </w:tc>
      </w:tr>
      <w:tr w:rsidR="00E7443C" w:rsidRPr="001E5D3B" w14:paraId="043C7835" w14:textId="77777777" w:rsidTr="00DA5C30">
        <w:tc>
          <w:tcPr>
            <w:tcW w:w="0" w:type="auto"/>
            <w:vAlign w:val="center"/>
          </w:tcPr>
          <w:p w14:paraId="17EF3997" w14:textId="288970E7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92</w:t>
            </w:r>
          </w:p>
        </w:tc>
        <w:tc>
          <w:tcPr>
            <w:tcW w:w="0" w:type="auto"/>
            <w:vAlign w:val="center"/>
          </w:tcPr>
          <w:p w14:paraId="4F81025D" w14:textId="05D66AE7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INGLE LAIV</w:t>
            </w:r>
          </w:p>
        </w:tc>
        <w:tc>
          <w:tcPr>
            <w:tcW w:w="0" w:type="auto"/>
            <w:vAlign w:val="center"/>
          </w:tcPr>
          <w:p w14:paraId="23447F95" w14:textId="494FB9DA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S1</w:t>
            </w:r>
          </w:p>
        </w:tc>
        <w:tc>
          <w:tcPr>
            <w:tcW w:w="0" w:type="auto"/>
            <w:vAlign w:val="center"/>
          </w:tcPr>
          <w:p w14:paraId="15DF29C9" w14:textId="5DEA818F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619</w:t>
            </w:r>
          </w:p>
        </w:tc>
        <w:tc>
          <w:tcPr>
            <w:tcW w:w="0" w:type="auto"/>
            <w:vAlign w:val="center"/>
          </w:tcPr>
          <w:p w14:paraId="2D52AF68" w14:textId="2C1768C8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581FE2C6" w14:textId="6E596145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5A4BB665" w14:textId="7A96CB27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5</w:t>
            </w:r>
          </w:p>
        </w:tc>
        <w:tc>
          <w:tcPr>
            <w:tcW w:w="0" w:type="auto"/>
            <w:vAlign w:val="center"/>
          </w:tcPr>
          <w:p w14:paraId="25A1332F" w14:textId="364BDC6E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207D</w:t>
            </w:r>
          </w:p>
        </w:tc>
        <w:tc>
          <w:tcPr>
            <w:tcW w:w="1178" w:type="dxa"/>
            <w:vAlign w:val="center"/>
          </w:tcPr>
          <w:p w14:paraId="34355A88" w14:textId="183FC7D1" w:rsidR="001030C5" w:rsidRPr="00733599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  <w:vAlign w:val="center"/>
          </w:tcPr>
          <w:p w14:paraId="7DDEDFAE" w14:textId="50C543EA" w:rsidR="001030C5" w:rsidRPr="001E5D3B" w:rsidRDefault="00B00F93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A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ssociated with </w:t>
            </w:r>
            <w:proofErr w:type="spellStart"/>
            <w:r w:rsidRPr="00036F64">
              <w:rPr>
                <w:rFonts w:ascii="Times New Roman" w:hAnsi="Times New Roman" w:cs="Times New Roman"/>
                <w:sz w:val="16"/>
                <w:szCs w:val="16"/>
              </w:rPr>
              <w:t>Crk</w:t>
            </w:r>
            <w:proofErr w:type="spellEnd"/>
            <w:r w:rsidRPr="00036F64">
              <w:rPr>
                <w:rFonts w:ascii="Times New Roman" w:hAnsi="Times New Roman" w:cs="Times New Roman"/>
                <w:sz w:val="16"/>
                <w:szCs w:val="16"/>
              </w:rPr>
              <w:t>/</w:t>
            </w:r>
            <w:proofErr w:type="spellStart"/>
            <w:r w:rsidRPr="00036F64">
              <w:rPr>
                <w:rFonts w:ascii="Times New Roman" w:hAnsi="Times New Roman" w:cs="Times New Roman"/>
                <w:sz w:val="16"/>
                <w:szCs w:val="16"/>
              </w:rPr>
              <w:t>CrkL</w:t>
            </w:r>
            <w:proofErr w:type="spellEnd"/>
            <w:r w:rsidRPr="00036F64">
              <w:rPr>
                <w:rFonts w:ascii="Times New Roman" w:hAnsi="Times New Roman" w:cs="Times New Roman"/>
                <w:sz w:val="16"/>
                <w:szCs w:val="16"/>
              </w:rPr>
              <w:t xml:space="preserve"> SH3 binding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and </w:t>
            </w:r>
            <w:r w:rsidRPr="00036F64">
              <w:rPr>
                <w:rFonts w:ascii="Times New Roman" w:hAnsi="Times New Roman" w:cs="Times New Roman"/>
                <w:sz w:val="16"/>
                <w:szCs w:val="16"/>
              </w:rPr>
              <w:t>CDK/ERK phosphorylation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to meditate the host cell signaling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42-6822","author":[{"dropping-particle":"","family":"Hale","given":"Benjamin G","non-dropping-particle":"","parse-names":false,"suffix":""},{"dropping-particle":"","family":"Knebel","given":"Axel","non-dropping-particle":"","parse-names":false,"suffix":""},{"dropping-particle":"","family":"Botting","given":"Catherine H","non-dropping-particle":"","parse-names":false,"suffix":""},{"dropping-particle":"","family":"Galloway","given":"Caroline S","non-dropping-particle":"","parse-names":false,"suffix":""},{"dropping-particle":"","family":"Precious","given":"Bernard L","non-dropping-particle":"","parse-names":false,"suffix":""},{"dropping-particle":"","family":"Jackson","given":"David","non-dropping-particle":"","parse-names":false,"suffix":""},{"dropping-particle":"","family":"Elliott","given":"Richard M","non-dropping-particle":"","parse-names":false,"suffix":""},{"dropping-particle":"","family":"Randall","given":"Richard E","non-dropping-particle":"","parse-names":false,"suffix":""}],"container-title":"Virology","id":"ITEM-1","issue":"1","issued":{"date-parts":[["2009"]]},"page":"6-11","publisher":"Elsevier","title":"CDK/ERK-mediated phosphorylation of the human influenza A virus NS1 protein at threonine-215","type":"article-journal","volume":"383"},"uris":["http://www.mendeley.com/documents/?uuid=780a329e-16bd-41bb-a083-9e933578a81a"]},{"id":"ITEM-2","itemData":{"ISSN":"0021-9258","author":[{"dropping-particle":"","family":"Heikkinen","given":"Leena S","non-dropping-particle":"","parse-names":false,"suffix":""},{"dropping-particle":"","family":"Kazlauskas","given":"Arunas","non-dropping-particle":"","parse-names":false,"suffix":""},{"dropping-particle":"","family":"Melén","given":"Krister","non-dropping-particle":"","parse-names":false,"suffix":""},{"dropping-particle":"","family":"Wagner","given":"Ralf","non-dropping-particle":"","parse-names":false,"suffix":""},{"dropping-particle":"","family":"Ziegler","given":"Thedi","non-dropping-particle":"","parse-names":false,"suffix":""},{"dropping-particle":"","family":"Julkunen","given":"Ilkka","non-dropping-particle":"","parse-names":false,"suffix":""},{"dropping-particle":"","family":"Saksela","given":"Kalle","non-dropping-particle":"","parse-names":false,"suffix":""}],"container-title":"Journal of Biological Chemistry","id":"ITEM-2","issue":"9","issued":{"date-parts":[["2008"]]},"page":"5719-5727","publisher":"Elsevier","title":"Avian and 1918 Spanish influenza a virus NS1 proteins bind to Crk/CrkL Src homology 3 domains to activate host cell signaling","type":"article-journal","volume":"283"},"uris":["http://www.mendeley.com/documents/?uuid=e5664cd1-812a-46cf-a587-e24d079a6aaa"]},{"id":"ITEM-3","itemData":{"ISSN":"0042-6822","author":[{"dropping-particle":"","family":"Hale","given":"Benjamin G","non-dropping-particle":"","parse-names":false,"suffix":""},{"dropping-particle":"","family":"Barclay","given":"Wendy S","non-dropping-particle":"","parse-names":false,"suffix":""},{"dropping-particle":"","family":"Randall","given":"Richard E","non-dropping-particle":"","parse-names":false,"suffix":""},{"dropping-particle":"","family":"Russell","given":"Rupert J","non-dropping-particle":"","parse-names":false,"suffix":""}],"container-title":"Virology","id":"ITEM-3","issue":"1","issued":{"date-parts":[["2008"]]},"page":"1-5","publisher":"Elsevier","title":"Structure of an avian influenza A virus NS1 protein effector domain","type":"article-journal","volume":"378"},"uris":["http://www.mendeley.com/documents/?uuid=dc334f1e-10ed-4509-8820-bb8ea0ee8ae4"]}],"mendeley":{"formattedCitation":"(Hale, Barclay, et al., 2008; Hale et al., 2009; Heikkinen et al., 2008)","plainTextFormattedCitation":"(Hale, Barclay, et al., 2008; Hale et al., 2009; Heikkinen et al., 2008)","previouslyFormattedCitation":"[21,24,25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Hale, Barclay, et al., 2008; Hale et al., 2009; Heikkinen et al., 2008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6A3812F7" w14:textId="68907223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Host-virus interaction machinery</w:t>
            </w:r>
          </w:p>
        </w:tc>
      </w:tr>
      <w:tr w:rsidR="00E7443C" w:rsidRPr="001E5D3B" w14:paraId="772D85DA" w14:textId="77777777" w:rsidTr="00DA5C30">
        <w:tc>
          <w:tcPr>
            <w:tcW w:w="0" w:type="auto"/>
            <w:vAlign w:val="center"/>
          </w:tcPr>
          <w:p w14:paraId="1EDC4101" w14:textId="3BBD0B0F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lastRenderedPageBreak/>
              <w:t>4493</w:t>
            </w:r>
          </w:p>
        </w:tc>
        <w:tc>
          <w:tcPr>
            <w:tcW w:w="0" w:type="auto"/>
            <w:vAlign w:val="center"/>
          </w:tcPr>
          <w:p w14:paraId="02B67C3D" w14:textId="4ED23865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 VAC</w:t>
            </w:r>
          </w:p>
        </w:tc>
        <w:tc>
          <w:tcPr>
            <w:tcW w:w="0" w:type="auto"/>
            <w:vAlign w:val="center"/>
          </w:tcPr>
          <w:p w14:paraId="2DC8DE78" w14:textId="1299CBB8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S1</w:t>
            </w:r>
          </w:p>
        </w:tc>
        <w:tc>
          <w:tcPr>
            <w:tcW w:w="0" w:type="auto"/>
            <w:vAlign w:val="center"/>
          </w:tcPr>
          <w:p w14:paraId="0E0B5ED1" w14:textId="2AE126EB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94</w:t>
            </w:r>
          </w:p>
        </w:tc>
        <w:tc>
          <w:tcPr>
            <w:tcW w:w="0" w:type="auto"/>
            <w:vAlign w:val="center"/>
          </w:tcPr>
          <w:p w14:paraId="65412B66" w14:textId="50878864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0" w:type="auto"/>
            <w:vAlign w:val="center"/>
          </w:tcPr>
          <w:p w14:paraId="102AE018" w14:textId="65AB3666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57E3ABBE" w14:textId="47675C53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3.9</w:t>
            </w:r>
          </w:p>
        </w:tc>
        <w:tc>
          <w:tcPr>
            <w:tcW w:w="0" w:type="auto"/>
            <w:vAlign w:val="center"/>
          </w:tcPr>
          <w:p w14:paraId="54408C9C" w14:textId="179819B3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165Y</w:t>
            </w:r>
          </w:p>
        </w:tc>
        <w:tc>
          <w:tcPr>
            <w:tcW w:w="1178" w:type="dxa"/>
            <w:vAlign w:val="center"/>
          </w:tcPr>
          <w:p w14:paraId="4B5F2ECA" w14:textId="61E14E14" w:rsidR="001030C5" w:rsidRPr="00733599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  <w:vAlign w:val="center"/>
          </w:tcPr>
          <w:p w14:paraId="1D92C75D" w14:textId="5093ABA7" w:rsidR="001030C5" w:rsidRPr="001E5D3B" w:rsidRDefault="00B00F93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A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ssociated with </w:t>
            </w:r>
            <w:r w:rsidR="00E91B07">
              <w:rPr>
                <w:rFonts w:ascii="Times New Roman" w:hAnsi="Times New Roman" w:cs="Times New Roman"/>
                <w:sz w:val="16"/>
                <w:szCs w:val="16"/>
              </w:rPr>
              <w:t xml:space="preserve">multiple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host protein interactions to meditate the host antiviral response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545-9985","author":[{"dropping-particle":"","family":"Bornholdt","given":"Zachary A","non-dropping-particle":"","parse-names":false,"suffix":""},{"dropping-particle":"","family":"Prasad","given":"B V Venkataram","non-dropping-particle":"","parse-names":false,"suffix":""}],"container-title":"Nature structural &amp; molecular biology","id":"ITEM-1","issue":"6","issued":{"date-parts":[["2006"]]},"page":"559-560","publisher":"Nature Publishing Group","title":"X-ray structure of influenza virus NS1 effector domain","type":"article-journal","volume":"13"},"uris":["http://www.mendeley.com/documents/?uuid=9f10de61-d077-401b-9527-08c739dfcad4"]},{"id":"ITEM-2","itemData":{"ISSN":"0042-6822","author":[{"dropping-particle":"","family":"Hale","given":"Benjamin G","non-dropping-particle":"","parse-names":false,"suffix":""},{"dropping-particle":"","family":"Barclay","given":"Wendy S","non-dropping-particle":"","parse-names":false,"suffix":""},{"dropping-particle":"","family":"Randall","given":"Richard E","non-dropping-particle":"","parse-names":false,"suffix":""},{"dropping-particle":"","family":"Russell","given":"Rupert J","non-dropping-particle":"","parse-names":false,"suffix":""}],"container-title":"Virology","id":"ITEM-2","issue":"1","issued":{"date-parts":[["2008"]]},"page":"1-5","publisher":"Elsevier","title":"Structure of an avian influenza A virus NS1 protein effector domain","type":"article-journal","volume":"378"},"uris":["http://www.mendeley.com/documents/?uuid=dc334f1e-10ed-4509-8820-bb8ea0ee8ae4"]},{"id":"ITEM-3","itemData":{"ISSN":"0022-1317","author":[{"dropping-particle":"","family":"Hale","given":"Benjamin G","non-dropping-particle":"","parse-names":false,"suffix":""},{"dropping-particle":"","family":"Randall","given":"Richard E","non-dropping-particle":"","parse-names":false,"suffix":""},{"dropping-particle":"","family":"Ortín","given":"Juan","non-dropping-particle":"","parse-names":false,"suffix":""},{"dropping-particle":"","family":"Jackson","given":"David","non-dropping-particle":"","parse-names":false,"suffix":""}],"container-title":"Journal of general virology","id":"ITEM-3","issue":"10","issued":{"date-parts":[["2008"]]},"page":"2359-2376","publisher":"Microbiology Society","title":"The multifunctional NS1 protein of influenza A viruses","type":"article-journal","volume":"89"},"uris":["http://www.mendeley.com/documents/?uuid=8ef50a80-27c5-4c07-a538-4631423a2551"]},{"id":"ITEM-4","itemData":{"ISSN":"0027-8424","author":[{"dropping-particle":"","family":"Das","given":"Kalyan","non-dropping-particle":"","parse-names":false,"suffix":""},{"dropping-particle":"","family":"Ma","given":"Li-Chung","non-dropping-particle":"","parse-names":false,"suffix":""},{"dropping-particle":"","family":"Xiao","given":"Rong","non-dropping-particle":"","parse-names":false,"suffix":""},{"dropping-particle":"","family":"Radvansky","given":"Brian","non-dropping-particle":"","parse-names":false,"suffix":""},{"dropping-particle":"","family":"Aramini","given":"James","non-dropping-particle":"","parse-names":false,"suffix":""},{"dropping-particle":"","family":"Zhao","given":"Li","non-dropping-particle":"","parse-names":false,"suffix":""},{"dropping-particle":"","family":"Marklund","given":"Jesper","non-dropping-particle":"","parse-names":false,"suffix":""},{"dropping-particle":"","family":"Kuo","given":"Rei-Lin","non-dropping-particle":"","parse-names":false,"suffix":""},{"dropping-particle":"","family":"Twu","given":"Karen Y","non-dropping-particle":"","parse-names":false,"suffix":""},{"dropping-particle":"","family":"Arnold","given":"Eddy","non-dropping-particle":"","parse-names":false,"suffix":""}],"container-title":"Proceedings of the National Academy of Sciences","id":"ITEM-4","issue":"35","issued":{"date-parts":[["2008"]]},"page":"13093-13098","publisher":"National Acad Sciences","title":"Structural basis for suppression of a host antiviral response by influenza A virus","type":"article-journal","volume":"105"},"uris":["http://www.mendeley.com/documents/?uuid=a147a0f4-c84f-4d70-8f57-9afdea0addc0"]}],"mendeley":{"formattedCitation":"(Bornholdt &amp; Prasad, 2006; Das et al., 2008; Hale, Barclay, et al., 2008; Hale, Randall, et al., 2008)","plainTextFormattedCitation":"(Bornholdt &amp; Prasad, 2006; Das et al., 2008; Hale, Barclay, et al., 2008; Hale, Randall, et al., 2008)","previouslyFormattedCitation":"[18–21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Bornholdt &amp; Prasad, 2006; Das et al., 2008; Hale, Barclay, et al., 2008; Hale, Randall, et al., 2008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22F6F54E" w14:textId="71503446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Host-virus interaction machinery</w:t>
            </w:r>
          </w:p>
        </w:tc>
      </w:tr>
      <w:tr w:rsidR="00E7443C" w:rsidRPr="001E5D3B" w14:paraId="344C5F8A" w14:textId="77777777" w:rsidTr="00DA5C30">
        <w:tc>
          <w:tcPr>
            <w:tcW w:w="0" w:type="auto"/>
            <w:vAlign w:val="center"/>
          </w:tcPr>
          <w:p w14:paraId="2874F834" w14:textId="5E5E20AE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934</w:t>
            </w:r>
          </w:p>
        </w:tc>
        <w:tc>
          <w:tcPr>
            <w:tcW w:w="0" w:type="auto"/>
            <w:vAlign w:val="center"/>
          </w:tcPr>
          <w:p w14:paraId="2A62AE0C" w14:textId="7B911CF8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INGLE LAIV</w:t>
            </w:r>
          </w:p>
        </w:tc>
        <w:tc>
          <w:tcPr>
            <w:tcW w:w="0" w:type="auto"/>
            <w:vAlign w:val="center"/>
          </w:tcPr>
          <w:p w14:paraId="26BBBCF5" w14:textId="31291E6C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S1</w:t>
            </w:r>
          </w:p>
        </w:tc>
        <w:tc>
          <w:tcPr>
            <w:tcW w:w="0" w:type="auto"/>
            <w:vAlign w:val="center"/>
          </w:tcPr>
          <w:p w14:paraId="0B4CB822" w14:textId="5950CA08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3</w:t>
            </w:r>
          </w:p>
        </w:tc>
        <w:tc>
          <w:tcPr>
            <w:tcW w:w="0" w:type="auto"/>
            <w:vAlign w:val="center"/>
          </w:tcPr>
          <w:p w14:paraId="19409B83" w14:textId="56363B45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5E9ABC0B" w14:textId="2A8D2B83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712CC876" w14:textId="39C126A0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6.1</w:t>
            </w:r>
          </w:p>
        </w:tc>
        <w:tc>
          <w:tcPr>
            <w:tcW w:w="0" w:type="auto"/>
            <w:vAlign w:val="center"/>
          </w:tcPr>
          <w:p w14:paraId="5E13483B" w14:textId="4D3241B1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R148K</w:t>
            </w:r>
          </w:p>
        </w:tc>
        <w:tc>
          <w:tcPr>
            <w:tcW w:w="1178" w:type="dxa"/>
            <w:vAlign w:val="center"/>
          </w:tcPr>
          <w:p w14:paraId="24C6F8E5" w14:textId="1B7D351A" w:rsidR="001030C5" w:rsidRPr="00733599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  <w:vAlign w:val="center"/>
          </w:tcPr>
          <w:p w14:paraId="00472D88" w14:textId="2514CB6A" w:rsidR="001030C5" w:rsidRPr="001E5D3B" w:rsidRDefault="0016477F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R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148 is required for </w:t>
            </w:r>
            <w:r w:rsidR="000F5C8F">
              <w:rPr>
                <w:rFonts w:ascii="Times New Roman" w:hAnsi="Times New Roman" w:cs="Times New Roman"/>
                <w:sz w:val="16"/>
                <w:szCs w:val="16"/>
              </w:rPr>
              <w:t xml:space="preserve">masking the nuclear export signal activity. Also involved in inhibiting the PI3K/Akt pathway and delay the host antiviral response </w:t>
            </w:r>
            <w:r w:rsidR="007C6858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27-8424","author":[{"dropping-particle":"","family":"Hale","given":"Benjamin G","non-dropping-particle":"","parse-names":false,"suffix":""},{"dropping-particle":"","family":"Kerry","given":"Philip S","non-dropping-particle":"","parse-names":false,"suffix":""},{"dropping-particle":"","family":"Jackson","given":"David","non-dropping-particle":"","parse-names":false,"suffix":""},{"dropping-particle":"","family":"Precious","given":"Bernard L","non-dropping-particle":"","parse-names":false,"suffix":""},{"dropping-particle":"","family":"Gray","given":"Alexander","non-dropping-particle":"","parse-names":false,"suffix":""},{"dropping-particle":"","family":"Killip","given":"Marian J","non-dropping-particle":"","parse-names":false,"suffix":""},{"dropping-particle":"","family":"Randall","given":"Richard E","non-dropping-particle":"","parse-names":false,"suffix":""},{"dropping-particle":"","family":"Russell","given":"Rupert J","non-dropping-particle":"","parse-names":false,"suffix":""}],"container-title":"Proceedings of the National Academy of Sciences","id":"ITEM-1","issue":"5","issued":{"date-parts":[["2010"]]},"page":"1954-1959","publisher":"National Acad Sciences","title":"Structural insights into phosphoinositide 3-kinase activation by the influenza A virus NS1 protein","type":"article-journal","volume":"107"},"uris":["http://www.mendeley.com/documents/?uuid=56c24f7a-2b8c-4226-af3b-76bab09e08d9"]},{"id":"ITEM-2","itemData":{"ISSN":"0022-538X","author":[{"dropping-particle":"","family":"Shin","given":"Yeun-Kyung","non-dropping-particle":"","parse-names":false,"suffix":""},{"dropping-particle":"","family":"Li","given":"Yang","non-dropping-particle":"","parse-names":false,"suffix":""},{"dropping-particle":"","family":"Liu","given":"Qiang","non-dropping-particle":"","parse-names":false,"suffix":""},{"dropping-particle":"","family":"Anderson","given":"Deborah H","non-dropping-particle":"","parse-names":false,"suffix":""},{"dropping-particle":"","family":"Babiuk","given":"Lorne A","non-dropping-particle":"","parse-names":false,"suffix":""},{"dropping-particle":"","family":"Zhou","given":"Yan","non-dropping-particle":"","parse-names":false,"suffix":""}],"container-title":"Journal of virology","id":"ITEM-2","issue":"23","issued":{"date-parts":[["2007"]]},"page":"12730-12739","publisher":"Am Soc Microbiol","title":"SH3 binding motif 1 in influenza A virus NS1 protein is essential for PI3K/Akt signaling pathway activation","type":"article-journal","volume":"81"},"uris":["http://www.mendeley.com/documents/?uuid=322ce446-5ea0-4073-a99e-37d81e3e8747"]},{"id":"ITEM-3","itemData":{"ISSN":"0022-3751","author":[{"dropping-particle":"","family":"Gallacher","given":"Michael","non-dropping-particle":"","parse-names":false,"suffix":""},{"dropping-particle":"","family":"Brown","given":"Sean G","non-dropping-particle":"","parse-names":false,"suffix":""},{"dropping-particle":"","family":"Hale","given":"B G","non-dropping-particle":"","parse-names":false,"suffix":""},{"dropping-particle":"","family":"Fearns","given":"R","non-dropping-particle":"","parse-names":false,"suffix":""},{"dropping-particle":"","family":"Olver","given":"R E","non-dropping-particle":"","parse-names":false,"suffix":""},{"dropping-particle":"","family":"Randall","given":"R E","non-dropping-particle":"","parse-names":false,"suffix":""},{"dropping-particle":"","family":"Wilson","given":"S M","non-dropping-particle":"","parse-names":false,"suffix":""}],"container-title":"The Journal of physiology","id":"ITEM-3","issue":"13","issued":{"date-parts":[["2009"]]},"page":"3159-3173","publisher":"Wiley Online Library","title":"Cation currents in human airway epithelial cells induced by infection with influenza A virus","type":"article-journal","volume":"587"},"uris":["http://www.mendeley.com/documents/?uuid=850f8f08-bf43-4473-b8d6-049944e847be"]},{"id":"ITEM-4","itemData":{"ISSN":"0022-538X","author":[{"dropping-particle":"","family":"Ehrhardt","given":"Christina","non-dropping-particle":"","parse-names":false,"suffix":""},{"dropping-particle":"","family":"Wolff","given":"Thorsten","non-dropping-particle":"","parse-names":false,"suffix":""},{"dropping-particle":"","family":"Pleschka","given":"Stephan","non-dropping-particle":"","parse-names":false,"suffix":""},{"dropping-particle":"","family":"Planz","given":"Oliver","non-dropping-particle":"","parse-names":false,"suffix":""},{"dropping-particle":"","family":"Beermann","given":"Wiebke","non-dropping-particle":"","parse-names":false,"suffix":""},{"dropping-particle":"","family":"Bode","given":"Johannes G","non-dropping-particle":"","parse-names":false,"suffix":""},{"dropping-particle":"","family":"Schmolke","given":"Mirco","non-dropping-particle":"","parse-names":false,"suffix":""},{"dropping-particle":"","family":"Ludwig","given":"Stephan","non-dropping-particle":"","parse-names":false,"suffix":""}],"container-title":"Journal of virology","id":"ITEM-4","issue":"7","issued":{"date-parts":[["2007"]]},"page":"3058-3067","publisher":"Am Soc Microbiol","title":"Influenza A virus NS1 protein activates the PI3K/Akt pathway to mediate antiapoptotic signaling responses","type":"article-journal","volume":"81"},"uris":["http://www.mendeley.com/documents/?uuid=9a4631fd-2a54-41e8-803f-90b4b318dca1"]},{"id":"ITEM-5","itemData":{"ISSN":"0027-8424","author":[{"dropping-particle":"","family":"Li","given":"Yongzhong","non-dropping-particle":"","parse-names":false,"suffix":""},{"dropping-particle":"","family":"Yamakita","given":"Yoshihiko","non-dropping-particle":"","parse-names":false,"suffix":""},{"dropping-particle":"","family":"Krug","given":"Robert M","non-dropping-particle":"","parse-names":false,"suffix":""}],"container-title":"Proceedings of the National Academy of Sciences","id":"ITEM-5","issue":"9","issued":{"date-parts":[["1998"]]},"page":"4864-4869","publisher":"National Acad Sciences","title":"Regulation of a nuclear export signal by an adjacent inhibitory sequence: the effector domain of the influenza virus NS1 protein","type":"article-journal","volume":"95"},"uris":["http://www.mendeley.com/documents/?uuid=233ec3a1-1601-4a2b-a967-54774d855978"]},{"id":"ITEM-6","itemData":{"ISSN":"0022-1317","author":[{"dropping-particle":"","family":"Hale","given":"Benjamin G","non-dropping-particle":"","parse-names":false,"suffix":""},{"dropping-particle":"","family":"Randall","given":"Richard E","non-dropping-particle":"","parse-names":false,"suffix":""},{"dropping-particle":"","family":"Ortín","given":"Juan","non-dropping-particle":"","parse-names":false,"suffix":""},{"dropping-particle":"","family":"Jackson","given":"David","non-dropping-particle":"","parse-names":false,"suffix":""}],"container-title":"Journal of general virology","id":"ITEM-6","issue":"10","issued":{"date-parts":[["2008"]]},"page":"2359-2376","publisher":"Microbiology Society","title":"The multifunctional NS1 protein of influenza A viruses","type":"article-journal","volume":"89"},"uris":["http://www.mendeley.com/documents/?uuid=8ef50a80-27c5-4c07-a538-4631423a2551"]},{"id":"ITEM-7","itemData":{"ISSN":"0042-6822","author":[{"dropping-particle":"","family":"Hale","given":"Benjamin G","non-dropping-particle":"","parse-names":false,"suffix":""},{"dropping-particle":"","family":"Barclay","given":"Wendy S","non-dropping-particle":"","parse-names":false,"suffix":""},{"dropping-particle":"","family":"Randall","given":"Richard E","non-dropping-particle":"","parse-names":false,"suffix":""},{"dropping-particle":"","family":"Russell","given":"Rupert J","non-dropping-particle":"","parse-names":false,"suffix":""}],"container-title":"Virology","id":"ITEM-7","issue":"1","issued":{"date-parts":[["2008"]]},"page":"1-5","publisher":"Elsevier","title":"Structure of an avian influenza A virus NS1 protein effector domain","type":"article-journal","volume":"378"},"uris":["http://www.mendeley.com/documents/?uuid=dc334f1e-10ed-4509-8820-bb8ea0ee8ae4"]},{"id":"ITEM-8","itemData":{"ISSN":"1545-9985","author":[{"dropping-particle":"","family":"Bornholdt","given":"Zachary A","non-dropping-particle":"","parse-names":false,"suffix":""},{"dropping-particle":"","family":"Prasad","given":"B V Venkataram","non-dropping-particle":"","parse-names":false,"suffix":""}],"container-title":"Nature structural &amp; molecular biology","id":"ITEM-8","issue":"6","issued":{"date-parts":[["2006"]]},"page":"559-560","publisher":"Nature Publishing Group","title":"X-ray structure of influenza virus NS1 effector domain","type":"article-journal","volume":"13"},"uris":["http://www.mendeley.com/documents/?uuid=9f10de61-d077-401b-9527-08c739dfcad4"]},{"id":"ITEM-9","itemData":{"ISSN":"0027-8424","author":[{"dropping-particle":"","family":"Das","given":"Kalyan","non-dropping-particle":"","parse-names":false,"suffix":""},{"dropping-particle":"","family":"Ma","given":"Li-Chung","non-dropping-particle":"","parse-names":false,"suffix":""},{"dropping-particle":"","family":"Xiao","given":"Rong","non-dropping-particle":"","parse-names":false,"suffix":""},{"dropping-particle":"","family":"Radvansky","given":"Brian","non-dropping-particle":"","parse-names":false,"suffix":""},{"dropping-particle":"","family":"Aramini","given":"James","non-dropping-particle":"","parse-names":false,"suffix":""},{"dropping-particle":"","family":"Zhao","given":"Li","non-dropping-particle":"","parse-names":false,"suffix":""},{"dropping-particle":"","family":"Marklund","given":"Jesper","non-dropping-particle":"","parse-names":false,"suffix":""},{"dropping-particle":"","family":"Kuo","given":"Rei-Lin","non-dropping-particle":"","parse-names":false,"suffix":""},{"dropping-particle":"","family":"Twu","given":"Karen Y","non-dropping-particle":"","parse-names":false,"suffix":""},{"dropping-particle":"","family":"Arnold","given":"Eddy","non-dropping-particle":"","parse-names":false,"suffix":""}],"container-title":"Proceedings of the National Academy of Sciences","id":"ITEM-9","issue":"35","issued":{"date-parts":[["2008"]]},"page":"13093-13098","publisher":"National Acad Sciences","title":"Structural basis for suppression of a host antiviral response by influenza A virus","type":"article-journal","volume":"105"},"uris":["http://www.mendeley.com/documents/?uuid=a147a0f4-c84f-4d70-8f57-9afdea0addc0"]}],"mendeley":{"formattedCitation":"(Bornholdt &amp; Prasad, 2006; Das et al., 2008; Ehrhardt et al., 2007; Gallacher et al., 2009; Hale, Barclay, et al., 2008; Hale, Kerry, et al., 2010; Hale, Randall, et al., 2008; Y. Li, Yamakita, &amp; Krug, 1998; Shin et al., 2007)","plainTextFormattedCitation":"(Bornholdt &amp; Prasad, 2006; Das et al., 2008; Ehrhardt et al., 2007; Gallacher et al., 2009; Hale, Barclay, et al., 2008; Hale, Kerry, et al., 2010; Hale, Randall, et al., 2008; Y. Li, Yamakita, &amp; Krug, 1998; Shin et al., 2007)","previouslyFormattedCitation":"[18–21,26–30]"},"properties":{"noteIndex":0},"schema":"https://github.com/citation-style-language/schema/raw/master/csl-citation.json"}</w:instrText>
            </w:r>
            <w:r w:rsidR="007C6858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Bornholdt &amp; Prasad, 2006; Das et al., 2008; Ehrhardt et al., 2007; Gallacher et al., 2009; Hale, Barclay, et al., 2008; Hale, Kerry, et al., 2010; Hale, Randall, et al., 2008; Y. Li, Yamakita, &amp; Krug, 1998; Shin et al., 2007)</w:t>
            </w:r>
            <w:r w:rsidR="007C6858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45AA60B2" w14:textId="67B84B1E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 xml:space="preserve">Viral genome transportation, </w:t>
            </w:r>
            <w:proofErr w:type="gramStart"/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ranscription</w:t>
            </w:r>
            <w:proofErr w:type="gramEnd"/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 xml:space="preserve"> and replication</w:t>
            </w:r>
          </w:p>
        </w:tc>
      </w:tr>
      <w:tr w:rsidR="00E7443C" w:rsidRPr="001E5D3B" w14:paraId="505CB2FB" w14:textId="77777777" w:rsidTr="00DA5C30">
        <w:tc>
          <w:tcPr>
            <w:tcW w:w="0" w:type="auto"/>
            <w:vAlign w:val="center"/>
          </w:tcPr>
          <w:p w14:paraId="70F9EEF2" w14:textId="5C189212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938</w:t>
            </w:r>
          </w:p>
        </w:tc>
        <w:tc>
          <w:tcPr>
            <w:tcW w:w="0" w:type="auto"/>
            <w:vAlign w:val="center"/>
          </w:tcPr>
          <w:p w14:paraId="3F50B47F" w14:textId="7A7892CF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 VAC</w:t>
            </w:r>
          </w:p>
        </w:tc>
        <w:tc>
          <w:tcPr>
            <w:tcW w:w="0" w:type="auto"/>
            <w:vAlign w:val="center"/>
          </w:tcPr>
          <w:p w14:paraId="16294C46" w14:textId="1180E124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S1</w:t>
            </w:r>
          </w:p>
        </w:tc>
        <w:tc>
          <w:tcPr>
            <w:tcW w:w="0" w:type="auto"/>
            <w:vAlign w:val="center"/>
          </w:tcPr>
          <w:p w14:paraId="495FCEA1" w14:textId="049BB906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00</w:t>
            </w:r>
          </w:p>
        </w:tc>
        <w:tc>
          <w:tcPr>
            <w:tcW w:w="0" w:type="auto"/>
            <w:vAlign w:val="center"/>
          </w:tcPr>
          <w:p w14:paraId="7B86CEFA" w14:textId="226C5E21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7DBF3A83" w14:textId="7ED8BE98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2C34B0CC" w14:textId="3782D5F8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3</w:t>
            </w:r>
          </w:p>
        </w:tc>
        <w:tc>
          <w:tcPr>
            <w:tcW w:w="0" w:type="auto"/>
            <w:vAlign w:val="center"/>
          </w:tcPr>
          <w:p w14:paraId="7C6F49AA" w14:textId="06909A10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D34N</w:t>
            </w:r>
          </w:p>
        </w:tc>
        <w:tc>
          <w:tcPr>
            <w:tcW w:w="1178" w:type="dxa"/>
            <w:vAlign w:val="center"/>
          </w:tcPr>
          <w:p w14:paraId="5469EA81" w14:textId="2D6AE623" w:rsidR="001030C5" w:rsidRPr="00733599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  <w:vAlign w:val="center"/>
          </w:tcPr>
          <w:p w14:paraId="7E56387E" w14:textId="117AE71E" w:rsidR="001030C5" w:rsidRPr="001E5D3B" w:rsidRDefault="00AC0786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Locate in RNA binding site and associated with host proteins and dsRNA interactions to meditate the host antiviral response and IAV genome transportation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21-9258","author":[{"dropping-particle":"","family":"Yin","given":"Cuifeng","non-dropping-particle":"","parse-names":false,"suffix":""},{"dropping-particle":"","family":"Khan","given":"Javed A","non-dropping-particle":"","parse-names":false,"suffix":""},{"dropping-particle":"","family":"Swapna","given":"G V T","non-dropping-particle":"","parse-names":false,"suffix":""},{"dropping-particle":"","family":"Ertekin","given":"Asli","non-dropping-particle":"","parse-names":false,"suffix":""},{"dropping-particle":"","family":"Krug","given":"Robert M","non-dropping-particle":"","parse-names":false,"suffix":""},{"dropping-particle":"","family":"Tong","given":"Liang","non-dropping-particle":"","parse-names":false,"suffix":""},{"dropping-particle":"","family":"Montelione","given":"Gaetano T","non-dropping-particle":"","parse-names":false,"suffix":""}],"container-title":"Journal of Biological Chemistry","id":"ITEM-1","issue":"28","issued":{"date-parts":[["2007"]]},"page":"20584-20592","publisher":"Elsevier","title":"Conserved surface features form the double-stranded RNA binding site of non-structural protein 1 (NS1) from influenza A and B viruses","type":"article-journal","volume":"282"},"uris":["http://www.mendeley.com/documents/?uuid=8f717587-2906-4788-9072-f4dd83f072e7"]},{"id":"ITEM-2","itemData":{"ISSN":"1748-7838","author":[{"dropping-particle":"","family":"Cheng","given":"Ao","non-dropping-particle":"","parse-names":false,"suffix":""},{"dropping-particle":"","family":"Wong","given":"Sek Man","non-dropping-particle":"","parse-names":false,"suffix":""},{"dropping-particle":"","family":"Yuan","given":"Y Adam","non-dropping-particle":"","parse-names":false,"suffix":""}],"container-title":"Cell research","id":"ITEM-2","issue":"2","issued":{"date-parts":[["2009"]]},"page":"187-195","publisher":"Nature Publishing Group","title":"Structural basis for dsRNA recognition by NS1 protein of influenza A virus","type":"article-journal","volume":"19"},"uris":["http://www.mendeley.com/documents/?uuid=7a5f5101-10c3-4077-b2e5-3beb0d637418"]},{"id":"ITEM-3","itemData":{"ISSN":"0022-1317","author":[{"dropping-particle":"","family":"Hale","given":"Benjamin G","non-dropping-particle":"","parse-names":false,"suffix":""},{"dropping-particle":"","family":"Randall","given":"Richard E","non-dropping-particle":"","parse-names":false,"suffix":""},{"dropping-particle":"","family":"Ortín","given":"Juan","non-dropping-particle":"","parse-names":false,"suffix":""},{"dropping-particle":"","family":"Jackson","given":"David","non-dropping-particle":"","parse-names":false,"suffix":""}],"container-title":"Journal of general virology","id":"ITEM-3","issue":"10","issued":{"date-parts":[["2008"]]},"page":"2359-2376","publisher":"Microbiology Society","title":"The multifunctional NS1 protein of influenza A viruses","type":"article-journal","volume":"89"},"uris":["http://www.mendeley.com/documents/?uuid=8ef50a80-27c5-4c07-a538-4631423a2551"]},{"id":"ITEM-4","itemData":{"ISSN":"1355-8382","author":[{"dropping-particle":"","family":"Wang","given":"Weirong","non-dropping-particle":"","parse-names":false,"suffix":""},{"dropping-particle":"","family":"Riedel","given":"KELLY","non-dropping-particle":"","parse-names":false,"suffix":""},{"dropping-particle":"","family":"Lynch","given":"PATRICIA","non-dropping-particle":"","parse-names":false,"suffix":""},{"dropping-particle":"","family":"Chien","given":"Chen Ya","non-dropping-particle":"","parse-names":false,"suffix":""},{"dropping-particle":"","family":"Montelione","given":"Gaetano T","non-dropping-particle":"","parse-names":false,"suffix":""},{"dropping-particle":"","family":"Krug","given":"ROBERT M","non-dropping-particle":"","parse-names":false,"suffix":""}],"container-title":"Rna","id":"ITEM-4","issue":"2","issued":{"date-parts":[["1999"]]},"page":"195-205","publisher":"Cold Spring Harbor Lab","title":"RNA binding by the novel helical domain of the influenza virus NS1 protein requires its dimer structure and a small number of specific basic amino acids.","type":"article-journal","volume":"5"},"uris":["http://www.mendeley.com/documents/?uuid=5ed5032a-43d5-4bf3-bdbb-28b82d357286"]}],"mendeley":{"formattedCitation":"(Cheng et al., 2009; Hale, Randall, et al., 2008; Wang et al., 1999; Yin et al., 2007)","plainTextFormattedCitation":"(Cheng et al., 2009; Hale, Randall, et al., 2008; Wang et al., 1999; Yin et al., 2007)","previouslyFormattedCitation":"[19,22,23,31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Cheng et al., 2009; Hale, Randall, et al., 2008; Wang et al., 1999; Yin et al., 2007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4CC22D9D" w14:textId="7CED61E6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Host-virus interaction machinery</w:t>
            </w:r>
          </w:p>
        </w:tc>
      </w:tr>
      <w:tr w:rsidR="00E7443C" w:rsidRPr="001E5D3B" w14:paraId="16A6CE98" w14:textId="77777777" w:rsidTr="00DA5C30">
        <w:tc>
          <w:tcPr>
            <w:tcW w:w="0" w:type="auto"/>
            <w:vAlign w:val="center"/>
          </w:tcPr>
          <w:p w14:paraId="0F4B23F3" w14:textId="35A894BB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5179</w:t>
            </w:r>
          </w:p>
        </w:tc>
        <w:tc>
          <w:tcPr>
            <w:tcW w:w="0" w:type="auto"/>
            <w:vAlign w:val="center"/>
          </w:tcPr>
          <w:p w14:paraId="50AECFCF" w14:textId="1A1C58E5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 VAC</w:t>
            </w:r>
          </w:p>
        </w:tc>
        <w:tc>
          <w:tcPr>
            <w:tcW w:w="0" w:type="auto"/>
            <w:vAlign w:val="center"/>
          </w:tcPr>
          <w:p w14:paraId="5D670A52" w14:textId="1849D5A2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S1</w:t>
            </w:r>
          </w:p>
        </w:tc>
        <w:tc>
          <w:tcPr>
            <w:tcW w:w="0" w:type="auto"/>
            <w:vAlign w:val="center"/>
          </w:tcPr>
          <w:p w14:paraId="5503C8A0" w14:textId="0F302585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96</w:t>
            </w:r>
          </w:p>
        </w:tc>
        <w:tc>
          <w:tcPr>
            <w:tcW w:w="0" w:type="auto"/>
            <w:vAlign w:val="center"/>
          </w:tcPr>
          <w:p w14:paraId="0D347DFE" w14:textId="3B2AD2C3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31D220E9" w14:textId="25D73173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654567DA" w14:textId="7E1335A9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2</w:t>
            </w:r>
          </w:p>
        </w:tc>
        <w:tc>
          <w:tcPr>
            <w:tcW w:w="0" w:type="auto"/>
            <w:vAlign w:val="center"/>
          </w:tcPr>
          <w:p w14:paraId="32AE14E6" w14:textId="7E061639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E66K</w:t>
            </w:r>
          </w:p>
        </w:tc>
        <w:tc>
          <w:tcPr>
            <w:tcW w:w="1178" w:type="dxa"/>
            <w:vAlign w:val="center"/>
          </w:tcPr>
          <w:p w14:paraId="5B649B50" w14:textId="790B8F53" w:rsidR="001030C5" w:rsidRPr="00733599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  <w:vAlign w:val="center"/>
          </w:tcPr>
          <w:p w14:paraId="3DA72B26" w14:textId="6A0D1D76" w:rsidR="001030C5" w:rsidRPr="001E5D3B" w:rsidRDefault="006E05CC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A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ssociated with</w:t>
            </w:r>
            <w:r w:rsidR="00E91B07">
              <w:rPr>
                <w:rFonts w:ascii="Times New Roman" w:hAnsi="Times New Roman" w:cs="Times New Roman"/>
                <w:sz w:val="16"/>
                <w:szCs w:val="16"/>
              </w:rPr>
              <w:t xml:space="preserve"> multiple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host proteins and dsRNA interactions to meditate the host antiviral response and IAV genome transportation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21-9258","author":[{"dropping-particle":"","family":"Yin","given":"Cuifeng","non-dropping-particle":"","parse-names":false,"suffix":""},{"dropping-particle":"","family":"Khan","given":"Javed A","non-dropping-particle":"","parse-names":false,"suffix":""},{"dropping-particle":"","family":"Swapna","given":"G V T","non-dropping-particle":"","parse-names":false,"suffix":""},{"dropping-particle":"","family":"Ertekin","given":"Asli","non-dropping-particle":"","parse-names":false,"suffix":""},{"dropping-particle":"","family":"Krug","given":"Robert M","non-dropping-particle":"","parse-names":false,"suffix":""},{"dropping-particle":"","family":"Tong","given":"Liang","non-dropping-particle":"","parse-names":false,"suffix":""},{"dropping-particle":"","family":"Montelione","given":"Gaetano T","non-dropping-particle":"","parse-names":false,"suffix":""}],"container-title":"Journal of Biological Chemistry","id":"ITEM-1","issue":"28","issued":{"date-parts":[["2007"]]},"page":"20584-20592","publisher":"Elsevier","title":"Conserved surface features form the double-stranded RNA binding site of non-structural protein 1 (NS1) from influenza A and B viruses","type":"article-journal","volume":"282"},"uris":["http://www.mendeley.com/documents/?uuid=8f717587-2906-4788-9072-f4dd83f072e7"]},{"id":"ITEM-2","itemData":{"ISSN":"1748-7838","author":[{"dropping-particle":"","family":"Cheng","given":"Ao","non-dropping-particle":"","parse-names":false,"suffix":""},{"dropping-particle":"","family":"Wong","given":"Sek Man","non-dropping-particle":"","parse-names":false,"suffix":""},{"dropping-particle":"","family":"Yuan","given":"Y Adam","non-dropping-particle":"","parse-names":false,"suffix":""}],"container-title":"Cell research","id":"ITEM-2","issue":"2","issued":{"date-parts":[["2009"]]},"page":"187-195","publisher":"Nature Publishing Group","title":"Structural basis for dsRNA recognition by NS1 protein of influenza A virus","type":"article-journal","volume":"19"},"uris":["http://www.mendeley.com/documents/?uuid=7a5f5101-10c3-4077-b2e5-3beb0d637418"]},{"id":"ITEM-3","itemData":{"ISSN":"0022-1317","author":[{"dropping-particle":"","family":"Hale","given":"Benjamin G","non-dropping-particle":"","parse-names":false,"suffix":""},{"dropping-particle":"","family":"Randall","given":"Richard E","non-dropping-particle":"","parse-names":false,"suffix":""},{"dropping-particle":"","family":"Ortín","given":"Juan","non-dropping-particle":"","parse-names":false,"suffix":""},{"dropping-particle":"","family":"Jackson","given":"David","non-dropping-particle":"","parse-names":false,"suffix":""}],"container-title":"Journal of general virology","id":"ITEM-3","issue":"10","issued":{"date-parts":[["2008"]]},"page":"2359-2376","publisher":"Microbiology Society","title":"The multifunctional NS1 protein of influenza A viruses","type":"article-journal","volume":"89"},"uris":["http://www.mendeley.com/documents/?uuid=8ef50a80-27c5-4c07-a538-4631423a2551"]}],"mendeley":{"formattedCitation":"(Cheng et al., 2009; Hale, Randall, et al., 2008; Yin et al., 2007)","plainTextFormattedCitation":"(Cheng et al., 2009; Hale, Randall, et al., 2008; Yin et al., 2007)","previouslyFormattedCitation":"[19,22,23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Cheng et al., 2009; Hale, Randall, et al., 2008; Yin et al., 2007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512F1789" w14:textId="3CD9AA9B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Host-virus interaction machinery</w:t>
            </w:r>
          </w:p>
        </w:tc>
      </w:tr>
      <w:tr w:rsidR="00E7443C" w:rsidRPr="001E5D3B" w14:paraId="77220728" w14:textId="77777777" w:rsidTr="00DA5C30">
        <w:tc>
          <w:tcPr>
            <w:tcW w:w="0" w:type="auto"/>
            <w:vAlign w:val="center"/>
          </w:tcPr>
          <w:p w14:paraId="18505F4F" w14:textId="1F5E9BC2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5179</w:t>
            </w:r>
          </w:p>
        </w:tc>
        <w:tc>
          <w:tcPr>
            <w:tcW w:w="0" w:type="auto"/>
            <w:vAlign w:val="center"/>
          </w:tcPr>
          <w:p w14:paraId="5E65151E" w14:textId="0EF450CA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 VAC</w:t>
            </w:r>
          </w:p>
        </w:tc>
        <w:tc>
          <w:tcPr>
            <w:tcW w:w="0" w:type="auto"/>
            <w:vAlign w:val="center"/>
          </w:tcPr>
          <w:p w14:paraId="66E7FB4F" w14:textId="63955A20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S1</w:t>
            </w:r>
          </w:p>
        </w:tc>
        <w:tc>
          <w:tcPr>
            <w:tcW w:w="0" w:type="auto"/>
            <w:vAlign w:val="center"/>
          </w:tcPr>
          <w:p w14:paraId="6CA0F69D" w14:textId="60C4CA85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566</w:t>
            </w:r>
          </w:p>
        </w:tc>
        <w:tc>
          <w:tcPr>
            <w:tcW w:w="0" w:type="auto"/>
            <w:vAlign w:val="center"/>
          </w:tcPr>
          <w:p w14:paraId="7621DAF8" w14:textId="78488AEE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0BDA58B4" w14:textId="0B08B5FC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5289A790" w14:textId="5DE26B66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2</w:t>
            </w:r>
          </w:p>
        </w:tc>
        <w:tc>
          <w:tcPr>
            <w:tcW w:w="0" w:type="auto"/>
            <w:vAlign w:val="center"/>
          </w:tcPr>
          <w:p w14:paraId="05EE25AB" w14:textId="7D2E3F4A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189D</w:t>
            </w:r>
          </w:p>
        </w:tc>
        <w:tc>
          <w:tcPr>
            <w:tcW w:w="1178" w:type="dxa"/>
            <w:vAlign w:val="center"/>
          </w:tcPr>
          <w:p w14:paraId="1C27C93F" w14:textId="4B864F59" w:rsidR="001030C5" w:rsidRPr="00733599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  <w:vAlign w:val="center"/>
          </w:tcPr>
          <w:p w14:paraId="3D602B3C" w14:textId="4EF996E1" w:rsidR="001030C5" w:rsidRPr="001E5D3B" w:rsidRDefault="006E05CC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A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ssociated with </w:t>
            </w:r>
            <w:r w:rsidR="00E91B07">
              <w:rPr>
                <w:rFonts w:ascii="Times New Roman" w:hAnsi="Times New Roman" w:cs="Times New Roman"/>
                <w:sz w:val="16"/>
                <w:szCs w:val="16"/>
              </w:rPr>
              <w:t xml:space="preserve">multiple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host protein interactions to </w:t>
            </w:r>
            <w:r w:rsidR="00E91B07">
              <w:rPr>
                <w:rFonts w:ascii="Times New Roman" w:hAnsi="Times New Roman" w:cs="Times New Roman"/>
                <w:sz w:val="16"/>
                <w:szCs w:val="16"/>
              </w:rPr>
              <w:t>inhibit the processing the pre-mRNAs and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host antiviral response </w:t>
            </w:r>
            <w:r w:rsidR="00E91B07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545-9985","author":[{"dropping-particle":"","family":"Bornholdt","given":"Zachary A","non-dropping-particle":"","parse-names":false,"suffix":""},{"dropping-particle":"","family":"Prasad","given":"B V Venkataram","non-dropping-particle":"","parse-names":false,"suffix":""}],"container-title":"Nature structural &amp; molecular biology","id":"ITEM-1","issue":"6","issued":{"date-parts":[["2006"]]},"page":"559-560","publisher":"Nature Publishing Group","title":"X-ray structure of influenza virus NS1 effector domain","type":"article-journal","volume":"13"},"uris":["http://www.mendeley.com/documents/?uuid=9f10de61-d077-401b-9527-08c739dfcad4"]},{"id":"ITEM-2","itemData":{"ISSN":"0042-6822","author":[{"dropping-particle":"","family":"Hale","given":"Benjamin G","non-dropping-particle":"","parse-names":false,"suffix":""},{"dropping-particle":"","family":"Barclay","given":"Wendy S","non-dropping-particle":"","parse-names":false,"suffix":""},{"dropping-particle":"","family":"Randall","given":"Richard E","non-dropping-particle":"","parse-names":false,"suffix":""},{"dropping-particle":"","family":"Russell","given":"Rupert J","non-dropping-particle":"","parse-names":false,"suffix":""}],"container-title":"Virology","id":"ITEM-2","issue":"1","issued":{"date-parts":[["2008"]]},"page":"1-5","publisher":"Elsevier","title":"Structure of an avian influenza A virus NS1 protein effector domain","type":"article-journal","volume":"378"},"uris":["http://www.mendeley.com/documents/?uuid=dc334f1e-10ed-4509-8820-bb8ea0ee8ae4"]},{"id":"ITEM-3","itemData":{"ISSN":"0022-1317","author":[{"dropping-particle":"","family":"Hale","given":"Benjamin G","non-dropping-particle":"","parse-names":false,"suffix":""},{"dropping-particle":"","family":"Randall","given":"Richard E","non-dropping-particle":"","parse-names":false,"suffix":""},{"dropping-particle":"","family":"Ortín","given":"Juan","non-dropping-particle":"","parse-names":false,"suffix":""},{"dropping-particle":"","family":"Jackson","given":"David","non-dropping-particle":"","parse-names":false,"suffix":""}],"container-title":"Journal of general virology","id":"ITEM-3","issue":"10","issued":{"date-parts":[["2008"]]},"page":"2359-2376","publisher":"Microbiology Society","title":"The multifunctional NS1 protein of influenza A viruses","type":"article-journal","volume":"89"},"uris":["http://www.mendeley.com/documents/?uuid=8ef50a80-27c5-4c07-a538-4631423a2551"]},{"id":"ITEM-4","itemData":{"ISSN":"0027-8424","author":[{"dropping-particle":"","family":"Das","given":"Kalyan","non-dropping-particle":"","parse-names":false,"suffix":""},{"dropping-particle":"","family":"Ma","given":"Li-Chung","non-dropping-particle":"","parse-names":false,"suffix":""},{"dropping-particle":"","family":"Xiao","given":"Rong","non-dropping-particle":"","parse-names":false,"suffix":""},{"dropping-particle":"","family":"Radvansky","given":"Brian","non-dropping-particle":"","parse-names":false,"suffix":""},{"dropping-particle":"","family":"Aramini","given":"James","non-dropping-particle":"","parse-names":false,"suffix":""},{"dropping-particle":"","family":"Zhao","given":"Li","non-dropping-particle":"","parse-names":false,"suffix":""},{"dropping-particle":"","family":"Marklund","given":"Jesper","non-dropping-particle":"","parse-names":false,"suffix":""},{"dropping-particle":"","family":"Kuo","given":"Rei-Lin","non-dropping-particle":"","parse-names":false,"suffix":""},{"dropping-particle":"","family":"Twu","given":"Karen Y","non-dropping-particle":"","parse-names":false,"suffix":""},{"dropping-particle":"","family":"Arnold","given":"Eddy","non-dropping-particle":"","parse-names":false,"suffix":""}],"container-title":"Proceedings of the National Academy of Sciences","id":"ITEM-4","issue":"35","issued":{"date-parts":[["2008"]]},"page":"13093-13098","publisher":"National Acad Sciences","title":"Structural basis for suppression of a host antiviral response by influenza A virus","type":"article-journal","volume":"105"},"uris":["http://www.mendeley.com/documents/?uuid=a147a0f4-c84f-4d70-8f57-9afdea0addc0"]},{"id":"ITEM-5","itemData":{"ISSN":"0022-538X","author":[{"dropping-particle":"","family":"Twu","given":"Karen Y","non-dropping-particle":"","parse-names":false,"suffix":""},{"dropping-particle":"","family":"Kuo","given":"Rei-Lin","non-dropping-particle":"","parse-names":false,"suffix":""},{"dropping-particle":"","family":"Marklund","given":"Jesper","non-dropping-particle":"","parse-names":false,"suffix":""},{"dropping-particle":"","family":"Krug","given":"Robert M","non-dropping-particle":"","parse-names":false,"suffix":""}],"container-title":"Journal of virology","id":"ITEM-5","issue":"15","issued":{"date-parts":[["2007"]]},"page":"8112-8121","publisher":"Am Soc Microbiol","title":"The H5N1 influenza virus NS genes selected after 1998 enhance virus replication in mammalian cells","type":"article-journal","volume":"81"},"uris":["http://www.mendeley.com/documents/?uuid=eea88b8f-5821-490b-a9e0-fbf19c913d8a"]},{"id":"ITEM-6","itemData":{"ISSN":"0042-6822","author":[{"dropping-particle":"","family":"Noah","given":"Diana L","non-dropping-particle":"","parse-names":false,"suffix":""},{"dropping-particle":"","family":"Twu","given":"Karen Y","non-dropping-particle":"","parse-names":false,"suffix":""},{"dropping-particle":"","family":"Krug","given":"Robert M","non-dropping-particle":"","parse-names":false,"suffix":""}],"container-title":"Virology","id":"ITEM-6","issue":"2","issued":{"date-parts":[["2003"]]},"page":"386-395","publisher":"Elsevier","title":"Cellular ant</w:instrText>
            </w:r>
            <w:r w:rsidR="00FF0848">
              <w:rPr>
                <w:rFonts w:ascii="Times New Roman" w:hAnsi="Times New Roman" w:cs="Times New Roman" w:hint="eastAsia"/>
                <w:sz w:val="16"/>
                <w:szCs w:val="16"/>
              </w:rPr>
              <w:instrText>iviral responses against influenza A virus are countered at the posttranscriptional level by the viral NS1A protein via its binding to a cellular protein required for the 3</w:instrText>
            </w:r>
            <w:r w:rsidR="00FF0848">
              <w:rPr>
                <w:rFonts w:ascii="Times New Roman" w:hAnsi="Times New Roman" w:cs="Times New Roman" w:hint="eastAsia"/>
                <w:sz w:val="16"/>
                <w:szCs w:val="16"/>
              </w:rPr>
              <w:instrText>′</w:instrText>
            </w:r>
            <w:r w:rsidR="00FF0848">
              <w:rPr>
                <w:rFonts w:ascii="Times New Roman" w:hAnsi="Times New Roman" w:cs="Times New Roman" w:hint="eastAsia"/>
                <w:sz w:val="16"/>
                <w:szCs w:val="16"/>
              </w:rPr>
              <w:instrText xml:space="preserve"> end processing of cellular pre-mRNAS","type":"article-journal","volume":"307"},"u</w:instrText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ris":["http://www.mendeley.com/documents/?uuid=dd04aeda-fda8-4268-88a2-ad9e798eae69"]},{"id":"ITEM-7","itemData":{"ISSN":"0022-538X","author":[{"dropping-particle":"","family":"Hale","given":"Benjamin G","non-dropping-particle":"","parse-names":false,"suffix":""},{"dropping-particle":"","family":"Steel","given":"John","non-dropping-particle":"","parse-names":false,"suffix":""},{"dropping-particle":"","family":"Medina","given":"Rafael A","non-dropping-particle":"","parse-names":false,"suffix":""},{"dropping-particle":"","family":"Manicassamy","given":"Balaji","non-dropping-particle":"","parse-names":false,"suffix":""},{"dropping-particle":"","family":"Ye","given":"Jianqiang","non-dropping-particle":"","parse-names":false,"suffix":""},{"dropping-particle":"","family":"Hickman","given":"Danielle","non-dropping-particle":"","parse-names":false,"suffix":""},{"dropping-particle":"","family":"Hai","given":"Rong","non-dropping-particle":"","parse-names":false,"suffix":""},{"dropping-particle":"","family":"Schmolke","given":"Mirco","non-dropping-particle":"","parse-names":false,"suffix":""},{"dropping-particle":"","family":"Lowen","given":"Anice C","non-dropping-particle":"","parse-names":false,"suffix":""},{"dropping-particle":"","family":"Perez","given":"Daniel R","non-dropping-particle":"","parse-names":false,"suffix":""}],"container-title":"Journal of virology","id":"ITEM-7","issue":"14","issued":{"date-parts":[["2010"]]},"page":"6909-6922","publisher":"Am Soc Microbiol","title":"Inefficient control of host gene expression by the 2009 pandemic H1N1 influenza A virus NS1 protein","type":"article-journal","volume":"84"},"uris":["http://www.mendeley.com/documents/?uuid=29fe2094-eaf4-4921-866d-f5cb24c218b5"]}],"mendeley":{"formattedCitation":"(Bornholdt &amp; Prasad, 2006; Das et al., 2008; Hale, Barclay, et al., 2008; Hale, Randall, et al., 2008; Hale, Steel, et al., 2010; Noah, Twu, &amp; Krug, 2003; Twu, Kuo, Marklund, &amp; Krug, 2007)","plainTextFormattedCitation":"(Bornholdt &amp; Prasad, 2006; Das et al., 2008; Hale, Barclay, et al., 2008; Hale, Randall, et al., 2008; Hale, Steel, et al., 2010; Noah, Twu, &amp; Krug, 2003; Twu, Kuo, Marklund, &amp; Krug, 2007)","previouslyFormattedCitation":"[18–21,32–34]"},"properties":{"noteIndex":0},"schema":"https://github.com/citation-style-language/schema/raw/master/csl-citation.json"}</w:instrText>
            </w:r>
            <w:r w:rsidR="00E91B07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Bornholdt &amp; Prasad, 2006; Das et al., 2008; Hale, Barclay, et al., 2008; Hale, Randall, et al., 2008; Hale, Steel, et al., 2010; Noah, Twu, &amp; Krug, 2003; Twu, Kuo, Marklund, &amp; Krug, 2007)</w:t>
            </w:r>
            <w:r w:rsidR="00E91B07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2D67833A" w14:textId="21B95F8A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Host-virus interaction machinery</w:t>
            </w:r>
          </w:p>
        </w:tc>
      </w:tr>
      <w:tr w:rsidR="00E7443C" w:rsidRPr="001E5D3B" w14:paraId="0CBF7761" w14:textId="77777777" w:rsidTr="00DA5C30">
        <w:tc>
          <w:tcPr>
            <w:tcW w:w="0" w:type="auto"/>
            <w:vAlign w:val="center"/>
          </w:tcPr>
          <w:p w14:paraId="6F79877C" w14:textId="0B8A2271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lastRenderedPageBreak/>
              <w:t>4486</w:t>
            </w:r>
          </w:p>
        </w:tc>
        <w:tc>
          <w:tcPr>
            <w:tcW w:w="0" w:type="auto"/>
            <w:vAlign w:val="center"/>
          </w:tcPr>
          <w:p w14:paraId="244F86ED" w14:textId="6E76FC05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19F7F4B6" w14:textId="73AF7941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A</w:t>
            </w:r>
          </w:p>
        </w:tc>
        <w:tc>
          <w:tcPr>
            <w:tcW w:w="0" w:type="auto"/>
            <w:vAlign w:val="center"/>
          </w:tcPr>
          <w:p w14:paraId="5873AFF3" w14:textId="5091ACB3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034</w:t>
            </w:r>
          </w:p>
        </w:tc>
        <w:tc>
          <w:tcPr>
            <w:tcW w:w="0" w:type="auto"/>
            <w:vAlign w:val="center"/>
          </w:tcPr>
          <w:p w14:paraId="6931E234" w14:textId="2A2B6467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0" w:type="auto"/>
            <w:vAlign w:val="center"/>
          </w:tcPr>
          <w:p w14:paraId="39BFD86E" w14:textId="1FDF892F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0" w:type="auto"/>
            <w:vAlign w:val="center"/>
          </w:tcPr>
          <w:p w14:paraId="0FDED140" w14:textId="5A90EDD0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7</w:t>
            </w:r>
          </w:p>
        </w:tc>
        <w:tc>
          <w:tcPr>
            <w:tcW w:w="0" w:type="auto"/>
            <w:vAlign w:val="center"/>
          </w:tcPr>
          <w:p w14:paraId="720E3D31" w14:textId="72413003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L345P</w:t>
            </w:r>
          </w:p>
        </w:tc>
        <w:tc>
          <w:tcPr>
            <w:tcW w:w="1178" w:type="dxa"/>
            <w:vAlign w:val="center"/>
          </w:tcPr>
          <w:p w14:paraId="274E82CE" w14:textId="7A9EEE42" w:rsidR="001030C5" w:rsidRPr="00733599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  <w:vAlign w:val="center"/>
          </w:tcPr>
          <w:p w14:paraId="09FCD203" w14:textId="60178A24" w:rsidR="001030C5" w:rsidRPr="001E5D3B" w:rsidRDefault="00E7443C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A </w:t>
            </w:r>
            <w:r w:rsidR="0098280B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C-terminal</w:t>
            </w:r>
            <w:r w:rsidR="0098280B">
              <w:rPr>
                <w:rFonts w:ascii="Times New Roman" w:hAnsi="Times New Roman" w:cs="Times New Roman"/>
                <w:sz w:val="16"/>
                <w:szCs w:val="16"/>
              </w:rPr>
              <w:t>) -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PB1</w:t>
            </w:r>
            <w:r w:rsidR="0098280B">
              <w:rPr>
                <w:rFonts w:ascii="Times New Roman" w:hAnsi="Times New Roman" w:cs="Times New Roman"/>
                <w:sz w:val="16"/>
                <w:szCs w:val="16"/>
              </w:rPr>
              <w:t>(N-terminal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binding region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476-4687","author":[{"dropping-particle":"","family":"He","given":"Xiaojing","non-dropping-particle":"","parse-names":false,"suffix":""},{"dropping-particle":"","family":"Zhou","given":"Jie","non-dropping-particle":"","parse-names":false,"suffix":""},{"dropping-particle":"","family":"Bartlam","given":"Mark","non-dropping-particle":"","parse-names":false,"suffix":""},{"dropping-particle":"","family":"Zhang","given":"Rongguang","non-dropping-particle":"","parse-names":false,"suffix":""},{"dropping-particle":"","family":"Ma","given":"Jianyuan","non-dropping-particle":"","parse-names":false,"suffix":""},{"dropping-particle":"","family":"Lou","given":"Zhiyong","non-dropping-particle":"","parse-names":false,"suffix":""},{"dropping-particle":"","family":"Li","given":"Xuemei","non-dropping-particle":"","parse-names":false,"suffix":""},{"dropping-particle":"","family":"Li","given":"Jingjing","non-dropping-particle":"","parse-names":false,"suffix":""},{"dropping-particle":"","family":"Joachimiak","given":"Andrzej","non-dropping-particle":"","parse-names":false,"suffix":""},{"dropping-particle":"","family":"Zeng","given":"Zonghao","non-dropping-particle":"","parse-names":false,"suffix":""}],"container-title":"Nature","id":"ITEM-1","issue":"7208","issued":{"date-parts":[["2008"]]},"page":"1123-1126","publisher":"Nature Publishing Group","title":"Crystal structure of the polymerase PA C–PB1 N complex from an avian influenza H5N1 virus","type":"article-journal","volume":"454"},"uris":["http://www.mendeley.com/documents/?uuid=720c1851-a5e1-41c4-9354-3eb4c6595f6a"]}],"mendeley":{"formattedCitation":"(He et al., 2008)","plainTextFormattedCitation":"(He et al., 2008)","previouslyFormattedCitation":"[35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He et al., 2008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0" w:type="auto"/>
            <w:vAlign w:val="center"/>
          </w:tcPr>
          <w:p w14:paraId="431160E8" w14:textId="2383CD63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E7443C" w:rsidRPr="001E5D3B" w14:paraId="2918858A" w14:textId="77777777" w:rsidTr="00DA5C30">
        <w:tc>
          <w:tcPr>
            <w:tcW w:w="0" w:type="auto"/>
            <w:vAlign w:val="center"/>
          </w:tcPr>
          <w:p w14:paraId="28538893" w14:textId="4D580F09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86</w:t>
            </w:r>
          </w:p>
        </w:tc>
        <w:tc>
          <w:tcPr>
            <w:tcW w:w="0" w:type="auto"/>
            <w:vAlign w:val="center"/>
          </w:tcPr>
          <w:p w14:paraId="27AB3C0E" w14:textId="0D8355EB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6F2BB7F4" w14:textId="2DCBA794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A</w:t>
            </w:r>
          </w:p>
        </w:tc>
        <w:tc>
          <w:tcPr>
            <w:tcW w:w="0" w:type="auto"/>
            <w:vAlign w:val="center"/>
          </w:tcPr>
          <w:p w14:paraId="7B3D07CB" w14:textId="7D8A292E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255</w:t>
            </w:r>
          </w:p>
        </w:tc>
        <w:tc>
          <w:tcPr>
            <w:tcW w:w="0" w:type="auto"/>
            <w:vAlign w:val="center"/>
          </w:tcPr>
          <w:p w14:paraId="6F60F632" w14:textId="65BFF9AD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75D1DB50" w14:textId="2A28B059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0ED795B6" w14:textId="72FF6B8A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.3</w:t>
            </w:r>
          </w:p>
        </w:tc>
        <w:tc>
          <w:tcPr>
            <w:tcW w:w="0" w:type="auto"/>
            <w:vAlign w:val="center"/>
          </w:tcPr>
          <w:p w14:paraId="7F970E27" w14:textId="1440FF45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D419N</w:t>
            </w:r>
          </w:p>
        </w:tc>
        <w:tc>
          <w:tcPr>
            <w:tcW w:w="1178" w:type="dxa"/>
            <w:vAlign w:val="center"/>
          </w:tcPr>
          <w:p w14:paraId="6106E05B" w14:textId="3E274D84" w:rsidR="001030C5" w:rsidRPr="00733599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  <w:vAlign w:val="center"/>
          </w:tcPr>
          <w:p w14:paraId="5FD9FC5E" w14:textId="739968E0" w:rsidR="001030C5" w:rsidRPr="001E5D3B" w:rsidRDefault="0098280B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A (C-terminal) - PB1(N-terminal) binding region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476-4687","author":[{"dropping-particle":"","family":"He","given":"Xiaojing","non-dropping-particle":"","parse-names":false,"suffix":""},{"dropping-particle":"","family":"Zhou","given":"Jie","non-dropping-particle":"","parse-names":false,"suffix":""},{"dropping-particle":"","family":"Bartlam","given":"Mark","non-dropping-particle":"","parse-names":false,"suffix":""},{"dropping-particle":"","family":"Zhang","given":"Rongguang","non-dropping-particle":"","parse-names":false,"suffix":""},{"dropping-particle":"","family":"Ma","given":"Jianyuan","non-dropping-particle":"","parse-names":false,"suffix":""},{"dropping-particle":"","family":"Lou","given":"Zhiyong","non-dropping-particle":"","parse-names":false,"suffix":""},{"dropping-particle":"","family":"Li","given":"Xuemei","non-dropping-particle":"","parse-names":false,"suffix":""},{"dropping-particle":"","family":"Li","given":"Jingjing","non-dropping-particle":"","parse-names":false,"suffix":""},{"dropping-particle":"","family":"Joachimiak","given":"Andrzej","non-dropping-particle":"","parse-names":false,"suffix":""},{"dropping-particle":"","family":"Zeng","given":"Zonghao","non-dropping-particle":"","parse-names":false,"suffix":""}],"container-title":"Nature","id":"ITEM-1","issue":"7208","issued":{"date-parts":[["2008"]]},"page":"1123-1126","publisher":"Nature Publishing Group","title":"Crystal structure of the polymerase PA C–PB1 N complex from an avian influenza H5N1 virus","type":"article-journal","volume":"454"},"uris":["http://www.mendeley.com/documents/?uuid=720c1851-a5e1-41c4-9354-3eb4c6595f6a"]}],"mendeley":{"formattedCitation":"(He et al., 2008)","plainTextFormattedCitation":"(He et al., 2008)","previouslyFormattedCitation":"[35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He et al., 2008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48B37EE9" w14:textId="2FC209C8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E7443C" w:rsidRPr="001E5D3B" w14:paraId="05E78289" w14:textId="77777777" w:rsidTr="00DA5C30">
        <w:tc>
          <w:tcPr>
            <w:tcW w:w="0" w:type="auto"/>
            <w:vAlign w:val="center"/>
          </w:tcPr>
          <w:p w14:paraId="2CC7D141" w14:textId="464598C5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86</w:t>
            </w:r>
          </w:p>
        </w:tc>
        <w:tc>
          <w:tcPr>
            <w:tcW w:w="0" w:type="auto"/>
            <w:vAlign w:val="center"/>
          </w:tcPr>
          <w:p w14:paraId="08B38774" w14:textId="13614A54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6A6022A3" w14:textId="78E8A111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A</w:t>
            </w:r>
          </w:p>
        </w:tc>
        <w:tc>
          <w:tcPr>
            <w:tcW w:w="0" w:type="auto"/>
            <w:vAlign w:val="center"/>
          </w:tcPr>
          <w:p w14:paraId="051DBB95" w14:textId="0E17E6B9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780</w:t>
            </w:r>
          </w:p>
        </w:tc>
        <w:tc>
          <w:tcPr>
            <w:tcW w:w="0" w:type="auto"/>
            <w:vAlign w:val="center"/>
          </w:tcPr>
          <w:p w14:paraId="60B1F9FA" w14:textId="21B76383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26CFC42A" w14:textId="45EA5F96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0BA538A8" w14:textId="285206F4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14:paraId="5C7B3DC0" w14:textId="05A2F881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594G</w:t>
            </w:r>
          </w:p>
        </w:tc>
        <w:tc>
          <w:tcPr>
            <w:tcW w:w="1178" w:type="dxa"/>
            <w:vAlign w:val="center"/>
          </w:tcPr>
          <w:p w14:paraId="7EFCDBD8" w14:textId="04D59E65" w:rsidR="001030C5" w:rsidRPr="00733599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  <w:vAlign w:val="center"/>
          </w:tcPr>
          <w:p w14:paraId="458AD94A" w14:textId="7B2D3CC3" w:rsidR="001030C5" w:rsidRPr="001E5D3B" w:rsidRDefault="0098280B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A (C-terminal) - PB1(N-terminal) binding region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476-4687","author":[{"dropping-particle":"","family":"He","given":"Xiaojing","non-dropping-particle":"","parse-names":false,"suffix":""},{"dropping-particle":"","family":"Zhou","given":"Jie","non-dropping-particle":"","parse-names":false,"suffix":""},{"dropping-particle":"","family":"Bartlam","given":"Mark","non-dropping-particle":"","parse-names":false,"suffix":""},{"dropping-particle":"","family":"Zhang","given":"Rongguang","non-dropping-particle":"","parse-names":false,"suffix":""},{"dropping-particle":"","family":"Ma","given":"Jianyuan","non-dropping-particle":"","parse-names":false,"suffix":""},{"dropping-particle":"","family":"Lou","given":"Zhiyong","non-dropping-particle":"","parse-names":false,"suffix":""},{"dropping-particle":"","family":"Li","given":"Xuemei","non-dropping-particle":"","parse-names":false,"suffix":""},{"dropping-particle":"","family":"Li","given":"Jingjing","non-dropping-particle":"","parse-names":false,"suffix":""},{"dropping-particle":"","family":"Joachimiak","given":"Andrzej","non-dropping-particle":"","parse-names":false,"suffix":""},{"dropping-particle":"","family":"Zeng","given":"Zonghao","non-dropping-particle":"","parse-names":false,"suffix":""}],"container-title":"Nature","id":"ITEM-1","issue":"7208","issued":{"date-parts":[["2008"]]},"page":"1123-1126","publisher":"Nature Publishing Group","title":"Crystal structure of the polymerase PA C–PB1 N complex from an avian influenza H5N1 virus","type":"article-journal","volume":"454"},"uris":["http://www.mendeley.com/documents/?uuid=720c1851-a5e1-41c4-9354-3eb4c6595f6a"]}],"mendeley":{"formattedCitation":"(He et al., 2008)","plainTextFormattedCitation":"(He et al., 2008)","previouslyFormattedCitation":"[35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He et al., 2008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7ABED468" w14:textId="4B5C9A5F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E7443C" w:rsidRPr="001E5D3B" w14:paraId="3D0E8B0D" w14:textId="77777777" w:rsidTr="00DA5C30">
        <w:tc>
          <w:tcPr>
            <w:tcW w:w="0" w:type="auto"/>
            <w:vAlign w:val="center"/>
          </w:tcPr>
          <w:p w14:paraId="1D8772DA" w14:textId="7702A8DC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92</w:t>
            </w:r>
          </w:p>
        </w:tc>
        <w:tc>
          <w:tcPr>
            <w:tcW w:w="0" w:type="auto"/>
            <w:vAlign w:val="center"/>
          </w:tcPr>
          <w:p w14:paraId="704DC7B2" w14:textId="77AFE438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INGLE LAIV</w:t>
            </w:r>
          </w:p>
        </w:tc>
        <w:tc>
          <w:tcPr>
            <w:tcW w:w="0" w:type="auto"/>
            <w:vAlign w:val="center"/>
          </w:tcPr>
          <w:p w14:paraId="72F2E1D6" w14:textId="0F78143F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A</w:t>
            </w:r>
          </w:p>
        </w:tc>
        <w:tc>
          <w:tcPr>
            <w:tcW w:w="0" w:type="auto"/>
            <w:vAlign w:val="center"/>
          </w:tcPr>
          <w:p w14:paraId="6ACEB76A" w14:textId="4A38E8AF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906</w:t>
            </w:r>
          </w:p>
        </w:tc>
        <w:tc>
          <w:tcPr>
            <w:tcW w:w="0" w:type="auto"/>
            <w:vAlign w:val="center"/>
          </w:tcPr>
          <w:p w14:paraId="175F5446" w14:textId="013463AA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3F30B129" w14:textId="025277C8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4A09406B" w14:textId="7F703D36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3</w:t>
            </w:r>
          </w:p>
        </w:tc>
        <w:tc>
          <w:tcPr>
            <w:tcW w:w="0" w:type="auto"/>
            <w:vAlign w:val="center"/>
          </w:tcPr>
          <w:p w14:paraId="5FF9307F" w14:textId="7C38E3F0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I302M</w:t>
            </w:r>
          </w:p>
        </w:tc>
        <w:tc>
          <w:tcPr>
            <w:tcW w:w="1178" w:type="dxa"/>
            <w:vAlign w:val="center"/>
          </w:tcPr>
          <w:p w14:paraId="75C659FD" w14:textId="122A2937" w:rsidR="001030C5" w:rsidRPr="00733599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  <w:vAlign w:val="center"/>
          </w:tcPr>
          <w:p w14:paraId="557747A7" w14:textId="65801AFB" w:rsidR="001030C5" w:rsidRPr="001E5D3B" w:rsidRDefault="0098280B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A (C-terminal) - PB1(N-terminal) binding region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476-4687","author":[{"dropping-particle":"","family":"He","given":"Xiaojing","non-dropping-particle":"","parse-names":false,"suffix":""},{"dropping-particle":"","family":"Zhou","given":"Jie","non-dropping-particle":"","parse-names":false,"suffix":""},{"dropping-particle":"","family":"Bartlam","given":"Mark","non-dropping-particle":"","parse-names":false,"suffix":""},{"dropping-particle":"","family":"Zhang","given":"Rongguang","non-dropping-particle":"","parse-names":false,"suffix":""},{"dropping-particle":"","family":"Ma","given":"Jianyuan","non-dropping-particle":"","parse-names":false,"suffix":""},{"dropping-particle":"","family":"Lou","given":"Zhiyong","non-dropping-particle":"","parse-names":false,"suffix":""},{"dropping-particle":"","family":"Li","given":"Xuemei","non-dropping-particle":"","parse-names":false,"suffix":""},{"dropping-particle":"","family":"Li","given":"Jingjing","non-dropping-particle":"","parse-names":false,"suffix":""},{"dropping-particle":"","family":"Joachimiak","given":"Andrzej","non-dropping-particle":"","parse-names":false,"suffix":""},{"dropping-particle":"","family":"Zeng","given":"Zonghao","non-dropping-particle":"","parse-names":false,"suffix":""}],"container-title":"Nature","id":"ITEM-1","issue":"7208","issued":{"date-parts":[["2008"]]},"page":"1123-1126","publisher":"Nature Publishing Group","title":"Crystal structure of the polymerase PA C–PB1 N complex from an avian influenza H5N1 virus","type":"article-journal","volume":"454"},"uris":["http://www.mendeley.com/documents/?uuid=720c1851-a5e1-41c4-9354-3eb4c6595f6a"]}],"mendeley":{"formattedCitation":"(He et al., 2008)","plainTextFormattedCitation":"(He et al., 2008)","previouslyFormattedCitation":"[35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He et al., 2008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5C04BE8A" w14:textId="665A705C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98280B" w:rsidRPr="001E5D3B" w14:paraId="6049A1CD" w14:textId="77777777" w:rsidTr="00DA5C30">
        <w:tc>
          <w:tcPr>
            <w:tcW w:w="0" w:type="auto"/>
            <w:vAlign w:val="center"/>
          </w:tcPr>
          <w:p w14:paraId="71F9402B" w14:textId="3C150452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92</w:t>
            </w:r>
          </w:p>
        </w:tc>
        <w:tc>
          <w:tcPr>
            <w:tcW w:w="0" w:type="auto"/>
            <w:vAlign w:val="center"/>
          </w:tcPr>
          <w:p w14:paraId="021FB8A5" w14:textId="0F8640AD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INGLE LAIV</w:t>
            </w:r>
          </w:p>
        </w:tc>
        <w:tc>
          <w:tcPr>
            <w:tcW w:w="0" w:type="auto"/>
            <w:vAlign w:val="center"/>
          </w:tcPr>
          <w:p w14:paraId="15FB51B5" w14:textId="0CAD6D29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A</w:t>
            </w:r>
          </w:p>
        </w:tc>
        <w:tc>
          <w:tcPr>
            <w:tcW w:w="0" w:type="auto"/>
            <w:vAlign w:val="center"/>
          </w:tcPr>
          <w:p w14:paraId="657A5655" w14:textId="268FA943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2014</w:t>
            </w:r>
          </w:p>
        </w:tc>
        <w:tc>
          <w:tcPr>
            <w:tcW w:w="0" w:type="auto"/>
            <w:vAlign w:val="center"/>
          </w:tcPr>
          <w:p w14:paraId="214EF9F6" w14:textId="1EBB44E5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0" w:type="auto"/>
            <w:vAlign w:val="center"/>
          </w:tcPr>
          <w:p w14:paraId="6DD8083D" w14:textId="4B9561F5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0" w:type="auto"/>
            <w:vAlign w:val="center"/>
          </w:tcPr>
          <w:p w14:paraId="13C0FD01" w14:textId="0023E42A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9</w:t>
            </w:r>
          </w:p>
        </w:tc>
        <w:tc>
          <w:tcPr>
            <w:tcW w:w="0" w:type="auto"/>
            <w:vAlign w:val="center"/>
          </w:tcPr>
          <w:p w14:paraId="6DB6D81E" w14:textId="26E1D7DE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L672F</w:t>
            </w:r>
          </w:p>
        </w:tc>
        <w:tc>
          <w:tcPr>
            <w:tcW w:w="1178" w:type="dxa"/>
            <w:vAlign w:val="center"/>
          </w:tcPr>
          <w:p w14:paraId="1A8DDF0D" w14:textId="767BD002" w:rsidR="0098280B" w:rsidRPr="00733599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</w:tcPr>
          <w:p w14:paraId="4FB2BBC8" w14:textId="5B2D898A" w:rsidR="0098280B" w:rsidRPr="001E5D3B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81A95"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 w:rsidRPr="00D81A95">
              <w:rPr>
                <w:rFonts w:ascii="Times New Roman" w:hAnsi="Times New Roman" w:cs="Times New Roman"/>
                <w:sz w:val="16"/>
                <w:szCs w:val="16"/>
              </w:rPr>
              <w:t xml:space="preserve">A (C-terminal) - PB1(N-terminal) binding region </w:t>
            </w:r>
            <w:r w:rsidRPr="00D81A95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476-4687","author":[{"dropping-particle":"","family":"He","given":"Xiaojing","non-dropping-particle":"","parse-names":false,"suffix":""},{"dropping-particle":"","family":"Zhou","given":"Jie","non-dropping-particle":"","parse-names":false,"suffix":""},{"dropping-particle":"","family":"Bartlam","given":"Mark","non-dropping-particle":"","parse-names":false,"suffix":""},{"dropping-particle":"","family":"Zhang","given":"Rongguang","non-dropping-particle":"","parse-names":false,"suffix":""},{"dropping-particle":"","family":"Ma","given":"Jianyuan","non-dropping-particle":"","parse-names":false,"suffix":""},{"dropping-particle":"","family":"Lou","given":"Zhiyong","non-dropping-particle":"","parse-names":false,"suffix":""},{"dropping-particle":"","family":"Li","given":"Xuemei","non-dropping-particle":"","parse-names":false,"suffix":""},{"dropping-particle":"","family":"Li","given":"Jingjing","non-dropping-particle":"","parse-names":false,"suffix":""},{"dropping-particle":"","family":"Joachimiak","given":"Andrzej","non-dropping-particle":"","parse-names":false,"suffix":""},{"dropping-particle":"","family":"Zeng","given":"Zonghao","non-dropping-particle":"","parse-names":false,"suffix":""}],"container-title":"Nature","id":"ITEM-1","issue":"7208","issued":{"date-parts":[["2008"]]},"page":"1123-1126","publisher":"Nature Publishing Group","title":"Crystal structure of the polymerase PA C–PB1 N complex from an avian influenza H5N1 virus","type":"article-journal","volume":"454"},"uris":["http://www.mendeley.com/documents/?uuid=720c1851-a5e1-41c4-9354-3eb4c6595f6a"]}],"mendeley":{"formattedCitation":"(He et al., 2008)","plainTextFormattedCitation":"(He et al., 2008)","previouslyFormattedCitation":"[35]"},"properties":{"noteIndex":0},"schema":"https://github.com/citation-style-language/schema/raw/master/csl-citation.json"}</w:instrText>
            </w:r>
            <w:r w:rsidRPr="00D81A9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He et al., 2008)</w:t>
            </w:r>
            <w:r w:rsidRPr="00D81A9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D81A9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0" w:type="auto"/>
            <w:vAlign w:val="center"/>
          </w:tcPr>
          <w:p w14:paraId="16DABB21" w14:textId="1CFDBC9B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98280B" w:rsidRPr="001E5D3B" w14:paraId="677BFEA5" w14:textId="77777777" w:rsidTr="00DA5C30">
        <w:tc>
          <w:tcPr>
            <w:tcW w:w="0" w:type="auto"/>
            <w:vAlign w:val="center"/>
          </w:tcPr>
          <w:p w14:paraId="03D113E3" w14:textId="0D539622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92</w:t>
            </w:r>
          </w:p>
        </w:tc>
        <w:tc>
          <w:tcPr>
            <w:tcW w:w="0" w:type="auto"/>
            <w:vAlign w:val="center"/>
          </w:tcPr>
          <w:p w14:paraId="06F499D9" w14:textId="41A94067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INGLE LAIV</w:t>
            </w:r>
          </w:p>
        </w:tc>
        <w:tc>
          <w:tcPr>
            <w:tcW w:w="0" w:type="auto"/>
            <w:vAlign w:val="center"/>
          </w:tcPr>
          <w:p w14:paraId="70BEDE04" w14:textId="7441812D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A</w:t>
            </w:r>
          </w:p>
        </w:tc>
        <w:tc>
          <w:tcPr>
            <w:tcW w:w="0" w:type="auto"/>
            <w:vAlign w:val="center"/>
          </w:tcPr>
          <w:p w14:paraId="65582488" w14:textId="40441B24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2137</w:t>
            </w:r>
          </w:p>
        </w:tc>
        <w:tc>
          <w:tcPr>
            <w:tcW w:w="0" w:type="auto"/>
            <w:vAlign w:val="center"/>
          </w:tcPr>
          <w:p w14:paraId="017E5099" w14:textId="16C12AC2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0" w:type="auto"/>
            <w:vAlign w:val="center"/>
          </w:tcPr>
          <w:p w14:paraId="65E6B33B" w14:textId="595A7349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0" w:type="auto"/>
            <w:vAlign w:val="center"/>
          </w:tcPr>
          <w:p w14:paraId="5E76BA5F" w14:textId="7984B0A2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3.5</w:t>
            </w:r>
          </w:p>
        </w:tc>
        <w:tc>
          <w:tcPr>
            <w:tcW w:w="0" w:type="auto"/>
            <w:vAlign w:val="center"/>
          </w:tcPr>
          <w:p w14:paraId="0BD8AEF3" w14:textId="7A791A98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H713Y</w:t>
            </w:r>
          </w:p>
        </w:tc>
        <w:tc>
          <w:tcPr>
            <w:tcW w:w="1178" w:type="dxa"/>
            <w:vAlign w:val="center"/>
          </w:tcPr>
          <w:p w14:paraId="12BC4AFD" w14:textId="06E7E34D" w:rsidR="0098280B" w:rsidRPr="00733599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</w:tcPr>
          <w:p w14:paraId="5C9593EA" w14:textId="55567787" w:rsidR="0098280B" w:rsidRPr="001E5D3B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81A95"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 w:rsidRPr="00D81A95">
              <w:rPr>
                <w:rFonts w:ascii="Times New Roman" w:hAnsi="Times New Roman" w:cs="Times New Roman"/>
                <w:sz w:val="16"/>
                <w:szCs w:val="16"/>
              </w:rPr>
              <w:t xml:space="preserve">A (C-terminal) - PB1(N-terminal) binding region </w:t>
            </w:r>
            <w:r w:rsidRPr="00D81A95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476-4687","author":[{"dropping-particle":"","family":"He","given":"Xiaojing","non-dropping-particle":"","parse-names":false,"suffix":""},{"dropping-particle":"","family":"Zhou","given":"Jie","non-dropping-particle":"","parse-names":false,"suffix":""},{"dropping-particle":"","family":"Bartlam","given":"Mark","non-dropping-particle":"","parse-names":false,"suffix":""},{"dropping-particle":"","family":"Zhang","given":"Rongguang","non-dropping-particle":"","parse-names":false,"suffix":""},{"dropping-particle":"","family":"Ma","given":"Jianyuan","non-dropping-particle":"","parse-names":false,"suffix":""},{"dropping-particle":"","family":"Lou","given":"Zhiyong","non-dropping-particle":"","parse-names":false,"suffix":""},{"dropping-particle":"","family":"Li","given":"Xuemei","non-dropping-particle":"","parse-names":false,"suffix":""},{"dropping-particle":"","family":"Li","given":"Jingjing","non-dropping-particle":"","parse-names":false,"suffix":""},{"dropping-particle":"","family":"Joachimiak","given":"Andrzej","non-dropping-particle":"","parse-names":false,"suffix":""},{"dropping-particle":"","family":"Zeng","given":"Zonghao","non-dropping-particle":"","parse-names":false,"suffix":""}],"container-title":"Nature","id":"ITEM-1","issue":"7208","issued":{"date-parts":[["2008"]]},"page":"1123-1126","publisher":"Nature Publishing Group","title":"Crystal structure of the polymerase PA C–PB1 N complex from an avian influenza H5N1 virus","type":"article-journal","volume":"454"},"uris":["http://www.mendeley.com/documents/?uuid=720c1851-a5e1-41c4-9354-3eb4c6595f6a"]}],"mendeley":{"formattedCitation":"(He et al., 2008)","plainTextFormattedCitation":"(He et al., 2008)","previouslyFormattedCitation":"[35]"},"properties":{"noteIndex":0},"schema":"https://github.com/citation-style-language/schema/raw/master/csl-citation.json"}</w:instrText>
            </w:r>
            <w:r w:rsidRPr="00D81A9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He et al., 2008)</w:t>
            </w:r>
            <w:r w:rsidRPr="00D81A9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D81A9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0" w:type="auto"/>
            <w:vAlign w:val="center"/>
          </w:tcPr>
          <w:p w14:paraId="71586733" w14:textId="27E64022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98280B" w:rsidRPr="001E5D3B" w14:paraId="28F01464" w14:textId="77777777" w:rsidTr="00DA5C30">
        <w:tc>
          <w:tcPr>
            <w:tcW w:w="0" w:type="auto"/>
            <w:vAlign w:val="center"/>
          </w:tcPr>
          <w:p w14:paraId="1AE4E82B" w14:textId="5AB34FBF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93</w:t>
            </w:r>
          </w:p>
        </w:tc>
        <w:tc>
          <w:tcPr>
            <w:tcW w:w="0" w:type="auto"/>
            <w:vAlign w:val="center"/>
          </w:tcPr>
          <w:p w14:paraId="5AAB867F" w14:textId="2AF7C981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 VAC</w:t>
            </w:r>
          </w:p>
        </w:tc>
        <w:tc>
          <w:tcPr>
            <w:tcW w:w="0" w:type="auto"/>
            <w:vAlign w:val="center"/>
          </w:tcPr>
          <w:p w14:paraId="01539DEB" w14:textId="10059FE6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A</w:t>
            </w:r>
          </w:p>
        </w:tc>
        <w:tc>
          <w:tcPr>
            <w:tcW w:w="0" w:type="auto"/>
            <w:vAlign w:val="center"/>
          </w:tcPr>
          <w:p w14:paraId="7FDDE36F" w14:textId="08220569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806</w:t>
            </w:r>
          </w:p>
        </w:tc>
        <w:tc>
          <w:tcPr>
            <w:tcW w:w="0" w:type="auto"/>
            <w:vAlign w:val="center"/>
          </w:tcPr>
          <w:p w14:paraId="7E6B19D3" w14:textId="7D789F9A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6DCAACCF" w14:textId="35B1F316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13547677" w14:textId="2CBE02CE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5</w:t>
            </w:r>
          </w:p>
        </w:tc>
        <w:tc>
          <w:tcPr>
            <w:tcW w:w="0" w:type="auto"/>
            <w:vAlign w:val="center"/>
          </w:tcPr>
          <w:p w14:paraId="2A51710C" w14:textId="3D891A6F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R269K</w:t>
            </w:r>
          </w:p>
        </w:tc>
        <w:tc>
          <w:tcPr>
            <w:tcW w:w="1178" w:type="dxa"/>
            <w:vAlign w:val="center"/>
          </w:tcPr>
          <w:p w14:paraId="116AAD95" w14:textId="0907BD25" w:rsidR="0098280B" w:rsidRPr="00733599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</w:tcPr>
          <w:p w14:paraId="4491E6E6" w14:textId="1DF43F0E" w:rsidR="0098280B" w:rsidRPr="001E5D3B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81A95"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 w:rsidRPr="00D81A95">
              <w:rPr>
                <w:rFonts w:ascii="Times New Roman" w:hAnsi="Times New Roman" w:cs="Times New Roman"/>
                <w:sz w:val="16"/>
                <w:szCs w:val="16"/>
              </w:rPr>
              <w:t xml:space="preserve">A (C-terminal) - PB1(N-terminal) binding region </w:t>
            </w:r>
            <w:r w:rsidRPr="00D81A95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476-4687","author":[{"dropping-particle":"","family":"He","given":"Xiaojing","non-dropping-particle":"","parse-names":false,"suffix":""},{"dropping-particle":"","family":"Zhou","given":"Jie","non-dropping-particle":"","parse-names":false,"suffix":""},{"dropping-particle":"","family":"Bartlam","given":"Mark","non-dropping-particle":"","parse-names":false,"suffix":""},{"dropping-particle":"","family":"Zhang","given":"Rongguang","non-dropping-particle":"","parse-names":false,"suffix":""},{"dropping-particle":"","family":"Ma","given":"Jianyuan","non-dropping-particle":"","parse-names":false,"suffix":""},{"dropping-particle":"","family":"Lou","given":"Zhiyong","non-dropping-particle":"","parse-names":false,"suffix":""},{"dropping-particle":"","family":"Li","given":"Xuemei","non-dropping-particle":"","parse-names":false,"suffix":""},{"dropping-particle":"","family":"Li","given":"Jingjing","non-dropping-particle":"","parse-names":false,"suffix":""},{"dropping-particle":"","family":"Joachimiak","given":"Andrzej","non-dropping-particle":"","parse-names":false,"suffix":""},{"dropping-particle":"","family":"Zeng","given":"Zonghao","non-dropping-particle":"","parse-names":false,"suffix":""}],"container-title":"Nature","id":"ITEM-1","issue":"7208","issued":{"date-parts":[["2008"]]},"page":"1123-1126","publisher":"Nature Publishing Group","title":"Crystal structure of the polymerase PA C–PB1 N complex from an avian influenza H5N1 virus","type":"article-journal","volume":"454"},"uris":["http://www.mendeley.com/documents/?uuid=720c1851-a5e1-41c4-9354-3eb4c6595f6a"]}],"mendeley":{"formattedCitation":"(He et al., 2008)","plainTextFormattedCitation":"(He et al., 2008)","previouslyFormattedCitation":"[35]"},"properties":{"noteIndex":0},"schema":"https://github.com/citation-style-language/schema/raw/master/csl-citation.json"}</w:instrText>
            </w:r>
            <w:r w:rsidRPr="00D81A9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He et al., 2008)</w:t>
            </w:r>
            <w:r w:rsidRPr="00D81A9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D81A9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0" w:type="auto"/>
            <w:vAlign w:val="center"/>
          </w:tcPr>
          <w:p w14:paraId="2C53E11E" w14:textId="27ECDD3F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98280B" w:rsidRPr="001E5D3B" w14:paraId="409169B8" w14:textId="77777777" w:rsidTr="00DA5C30">
        <w:tc>
          <w:tcPr>
            <w:tcW w:w="0" w:type="auto"/>
            <w:vAlign w:val="center"/>
          </w:tcPr>
          <w:p w14:paraId="1D4B07AA" w14:textId="2C073179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93</w:t>
            </w:r>
          </w:p>
        </w:tc>
        <w:tc>
          <w:tcPr>
            <w:tcW w:w="0" w:type="auto"/>
            <w:vAlign w:val="center"/>
          </w:tcPr>
          <w:p w14:paraId="6271B53C" w14:textId="5DD266C1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 VAC</w:t>
            </w:r>
          </w:p>
        </w:tc>
        <w:tc>
          <w:tcPr>
            <w:tcW w:w="0" w:type="auto"/>
            <w:vAlign w:val="center"/>
          </w:tcPr>
          <w:p w14:paraId="3F42ACA4" w14:textId="42D3FA78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A</w:t>
            </w:r>
          </w:p>
        </w:tc>
        <w:tc>
          <w:tcPr>
            <w:tcW w:w="0" w:type="auto"/>
            <w:vAlign w:val="center"/>
          </w:tcPr>
          <w:p w14:paraId="7BE5F45A" w14:textId="6717F3EA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949</w:t>
            </w:r>
          </w:p>
        </w:tc>
        <w:tc>
          <w:tcPr>
            <w:tcW w:w="0" w:type="auto"/>
            <w:vAlign w:val="center"/>
          </w:tcPr>
          <w:p w14:paraId="3FDC2CA9" w14:textId="01F338F0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7CAA34EB" w14:textId="2C593109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0" w:type="auto"/>
            <w:vAlign w:val="center"/>
          </w:tcPr>
          <w:p w14:paraId="28BD204C" w14:textId="599B5B37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7.5</w:t>
            </w:r>
          </w:p>
        </w:tc>
        <w:tc>
          <w:tcPr>
            <w:tcW w:w="0" w:type="auto"/>
            <w:vAlign w:val="center"/>
          </w:tcPr>
          <w:p w14:paraId="7A8CC013" w14:textId="4295C39D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Y650F</w:t>
            </w:r>
          </w:p>
        </w:tc>
        <w:tc>
          <w:tcPr>
            <w:tcW w:w="1178" w:type="dxa"/>
            <w:vAlign w:val="center"/>
          </w:tcPr>
          <w:p w14:paraId="04B18926" w14:textId="08EFE273" w:rsidR="0098280B" w:rsidRPr="00733599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</w:tcPr>
          <w:p w14:paraId="29E72E2E" w14:textId="43F3D9F6" w:rsidR="0098280B" w:rsidRPr="001E5D3B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81A95"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 w:rsidRPr="00D81A95">
              <w:rPr>
                <w:rFonts w:ascii="Times New Roman" w:hAnsi="Times New Roman" w:cs="Times New Roman"/>
                <w:sz w:val="16"/>
                <w:szCs w:val="16"/>
              </w:rPr>
              <w:t xml:space="preserve">A (C-terminal) - PB1(N-terminal) binding region </w:t>
            </w:r>
            <w:r w:rsidRPr="00D81A95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476-4687","author":[{"dropping-particle":"","family":"He","given":"Xiaojing","non-dropping-particle":"","parse-names":false,"suffix":""},{"dropping-particle":"","family":"Zhou","given":"Jie","non-dropping-particle":"","parse-names":false,"suffix":""},{"dropping-particle":"","family":"Bartlam","given":"Mark","non-dropping-particle":"","parse-names":false,"suffix":""},{"dropping-particle":"","family":"Zhang","given":"Rongguang","non-dropping-particle":"","parse-names":false,"suffix":""},{"dropping-particle":"","family":"Ma","given":"Jianyuan","non-dropping-particle":"","parse-names":false,"suffix":""},{"dropping-particle":"","family":"Lou","given":"Zhiyong","non-dropping-particle":"","parse-names":false,"suffix":""},{"dropping-particle":"","family":"Li","given":"Xuemei","non-dropping-particle":"","parse-names":false,"suffix":""},{"dropping-particle":"","family":"Li","given":"Jingjing","non-dropping-particle":"","parse-names":false,"suffix":""},{"dropping-particle":"","family":"Joachimiak","given":"Andrzej","non-dropping-particle":"","parse-names":false,"suffix":""},{"dropping-particle":"","family":"Zeng","given":"Zonghao","non-dropping-particle":"","parse-names":false,"suffix":""}],"container-title":"Nature","id":"ITEM-1","issue":"7208","issued":{"date-parts":[["2008"]]},"page":"1123-1126","publisher":"Nature Publishing Group","title":"Crystal structure of the polymerase PA C–PB1 N complex from an avian influenza H5N1 virus","type":"article-journal","volume":"454"},"uris":["http://www.mendeley.com/documents/?uuid=720c1851-a5e1-41c4-9354-3eb4c6595f6a"]}],"mendeley":{"formattedCitation":"(He et al., 2008)","plainTextFormattedCitation":"(He et al., 2008)","previouslyFormattedCitation":"[35]"},"properties":{"noteIndex":0},"schema":"https://github.com/citation-style-language/schema/raw/master/csl-citation.json"}</w:instrText>
            </w:r>
            <w:r w:rsidRPr="00D81A9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He et al., 2008)</w:t>
            </w:r>
            <w:r w:rsidRPr="00D81A9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D81A9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0" w:type="auto"/>
            <w:vAlign w:val="center"/>
          </w:tcPr>
          <w:p w14:paraId="24E3571B" w14:textId="5A914D10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98280B" w:rsidRPr="001E5D3B" w14:paraId="423B0141" w14:textId="77777777" w:rsidTr="00DA5C30">
        <w:tc>
          <w:tcPr>
            <w:tcW w:w="0" w:type="auto"/>
            <w:vAlign w:val="center"/>
          </w:tcPr>
          <w:p w14:paraId="2591998D" w14:textId="2B01B5B1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95</w:t>
            </w:r>
          </w:p>
        </w:tc>
        <w:tc>
          <w:tcPr>
            <w:tcW w:w="0" w:type="auto"/>
            <w:vAlign w:val="center"/>
          </w:tcPr>
          <w:p w14:paraId="5DBC8AAA" w14:textId="47247D6A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 VAC</w:t>
            </w:r>
          </w:p>
        </w:tc>
        <w:tc>
          <w:tcPr>
            <w:tcW w:w="0" w:type="auto"/>
            <w:vAlign w:val="center"/>
          </w:tcPr>
          <w:p w14:paraId="252090CC" w14:textId="593CA51C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A</w:t>
            </w:r>
          </w:p>
        </w:tc>
        <w:tc>
          <w:tcPr>
            <w:tcW w:w="0" w:type="auto"/>
            <w:vAlign w:val="center"/>
          </w:tcPr>
          <w:p w14:paraId="6D5FB14E" w14:textId="0B62A000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051</w:t>
            </w:r>
          </w:p>
        </w:tc>
        <w:tc>
          <w:tcPr>
            <w:tcW w:w="0" w:type="auto"/>
            <w:vAlign w:val="center"/>
          </w:tcPr>
          <w:p w14:paraId="0B21FD51" w14:textId="15DA9FE0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31FFC932" w14:textId="41233055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3CD6428E" w14:textId="05F8D180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32.7</w:t>
            </w:r>
          </w:p>
        </w:tc>
        <w:tc>
          <w:tcPr>
            <w:tcW w:w="0" w:type="auto"/>
            <w:vAlign w:val="center"/>
          </w:tcPr>
          <w:p w14:paraId="02C40EB1" w14:textId="324F4844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E351K</w:t>
            </w:r>
          </w:p>
        </w:tc>
        <w:tc>
          <w:tcPr>
            <w:tcW w:w="1178" w:type="dxa"/>
            <w:vAlign w:val="center"/>
          </w:tcPr>
          <w:p w14:paraId="36744C41" w14:textId="75CF1D7B" w:rsidR="0098280B" w:rsidRPr="00733599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</w:tcPr>
          <w:p w14:paraId="269E3D0C" w14:textId="5E2372A6" w:rsidR="0098280B" w:rsidRPr="001E5D3B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05E5A"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 w:rsidRPr="00B05E5A">
              <w:rPr>
                <w:rFonts w:ascii="Times New Roman" w:hAnsi="Times New Roman" w:cs="Times New Roman"/>
                <w:sz w:val="16"/>
                <w:szCs w:val="16"/>
              </w:rPr>
              <w:t xml:space="preserve">A (C-terminal) - PB1(N-terminal) binding region </w:t>
            </w:r>
            <w:r w:rsidRPr="00B05E5A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476-4687","author":[{"dropping-particle":"","family":"He","given":"Xiaojing","non-dropping-particle":"","parse-names":false,"suffix":""},{"dropping-particle":"","family":"Zhou","given":"Jie","non-dropping-particle":"","parse-names":false,"suffix":""},{"dropping-particle":"","family":"Bartlam","given":"Mark","non-dropping-particle":"","parse-names":false,"suffix":""},{"dropping-particle":"","family":"Zhang","given":"Rongguang","non-dropping-particle":"","parse-names":false,"suffix":""},{"dropping-particle":"","family":"Ma","given":"Jianyuan","non-dropping-particle":"","parse-names":false,"suffix":""},{"dropping-particle":"","family":"Lou","given":"Zhiyong","non-dropping-particle":"","parse-names":false,"suffix":""},{"dropping-particle":"","family":"Li","given":"Xuemei","non-dropping-particle":"","parse-names":false,"suffix":""},{"dropping-particle":"","family":"Li","given":"Jingjing","non-dropping-particle":"","parse-names":false,"suffix":""},{"dropping-particle":"","family":"Joachimiak","given":"Andrzej","non-dropping-particle":"","parse-names":false,"suffix":""},{"dropping-particle":"","family":"Zeng","given":"Zonghao","non-dropping-particle":"","parse-names":false,"suffix":""}],"container-title":"Nature","id":"ITEM-1","issue":"7208","issued":{"date-parts":[["2008"]]},"page":"1123-1126","publisher":"Nature Publishing Group","title":"Crystal structure of the polymerase PA C–PB1 N complex from an avian influenza H5N1 virus","type":"article-journal","volume":"454"},"uris":["http://www.mendeley.com/documents/?uuid=720c1851-a5e1-41c4-9354-3eb4c6595f6a"]}],"mendeley":{"formattedCitation":"(He et al., 2008)","plainTextFormattedCitation":"(He et al., 2008)","previouslyFormattedCitation":"[35]"},"properties":{"noteIndex":0},"schema":"https://github.com/citation-style-language/schema/raw/master/csl-citation.json"}</w:instrText>
            </w:r>
            <w:r w:rsidRPr="00B05E5A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He et al., 2008)</w:t>
            </w:r>
            <w:r w:rsidRPr="00B05E5A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B05E5A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0" w:type="auto"/>
            <w:vAlign w:val="center"/>
          </w:tcPr>
          <w:p w14:paraId="1F98C144" w14:textId="0998FD97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98280B" w:rsidRPr="001E5D3B" w14:paraId="662B8049" w14:textId="77777777" w:rsidTr="00DA5C30">
        <w:tc>
          <w:tcPr>
            <w:tcW w:w="0" w:type="auto"/>
            <w:vAlign w:val="center"/>
          </w:tcPr>
          <w:p w14:paraId="6CABF340" w14:textId="7BA40CC2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lastRenderedPageBreak/>
              <w:t>4495</w:t>
            </w:r>
          </w:p>
        </w:tc>
        <w:tc>
          <w:tcPr>
            <w:tcW w:w="0" w:type="auto"/>
            <w:vAlign w:val="center"/>
          </w:tcPr>
          <w:p w14:paraId="1B9FD9E2" w14:textId="480291C3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 VAC</w:t>
            </w:r>
          </w:p>
        </w:tc>
        <w:tc>
          <w:tcPr>
            <w:tcW w:w="0" w:type="auto"/>
            <w:vAlign w:val="center"/>
          </w:tcPr>
          <w:p w14:paraId="5E7681DA" w14:textId="06970302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A</w:t>
            </w:r>
          </w:p>
        </w:tc>
        <w:tc>
          <w:tcPr>
            <w:tcW w:w="0" w:type="auto"/>
            <w:vAlign w:val="center"/>
          </w:tcPr>
          <w:p w14:paraId="03605E5E" w14:textId="715F46AE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853</w:t>
            </w:r>
          </w:p>
        </w:tc>
        <w:tc>
          <w:tcPr>
            <w:tcW w:w="0" w:type="auto"/>
            <w:vAlign w:val="center"/>
          </w:tcPr>
          <w:p w14:paraId="2310EB48" w14:textId="09F009F1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0" w:type="auto"/>
            <w:vAlign w:val="center"/>
          </w:tcPr>
          <w:p w14:paraId="5B1EE64C" w14:textId="2E781623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0" w:type="auto"/>
            <w:vAlign w:val="center"/>
          </w:tcPr>
          <w:p w14:paraId="4B75D3D7" w14:textId="00A2B7D8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5</w:t>
            </w:r>
          </w:p>
        </w:tc>
        <w:tc>
          <w:tcPr>
            <w:tcW w:w="0" w:type="auto"/>
            <w:vAlign w:val="center"/>
          </w:tcPr>
          <w:p w14:paraId="024CBDF8" w14:textId="1B5E92F6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618I</w:t>
            </w:r>
          </w:p>
        </w:tc>
        <w:tc>
          <w:tcPr>
            <w:tcW w:w="1178" w:type="dxa"/>
            <w:vAlign w:val="center"/>
          </w:tcPr>
          <w:p w14:paraId="552084EC" w14:textId="25AAF15E" w:rsidR="0098280B" w:rsidRPr="00733599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</w:tcPr>
          <w:p w14:paraId="5B98238F" w14:textId="33ED1017" w:rsidR="0098280B" w:rsidRPr="001E5D3B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05E5A"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 w:rsidRPr="00B05E5A">
              <w:rPr>
                <w:rFonts w:ascii="Times New Roman" w:hAnsi="Times New Roman" w:cs="Times New Roman"/>
                <w:sz w:val="16"/>
                <w:szCs w:val="16"/>
              </w:rPr>
              <w:t xml:space="preserve">A (C-terminal) - PB1(N-terminal) binding region </w:t>
            </w:r>
            <w:r w:rsidRPr="00B05E5A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476-4687","author":[{"dropping-particle":"","family":"He","given":"Xiaojing","non-dropping-particle":"","parse-names":false,"suffix":""},{"dropping-particle":"","family":"Zhou","given":"Jie","non-dropping-particle":"","parse-names":false,"suffix":""},{"dropping-particle":"","family":"Bartlam","given":"Mark","non-dropping-particle":"","parse-names":false,"suffix":""},{"dropping-particle":"","family":"Zhang","given":"Rongguang","non-dropping-particle":"","parse-names":false,"suffix":""},{"dropping-particle":"","family":"Ma","given":"Jianyuan","non-dropping-particle":"","parse-names":false,"suffix":""},{"dropping-particle":"","family":"Lou","given":"Zhiyong","non-dropping-particle":"","parse-names":false,"suffix":""},{"dropping-particle":"","family":"Li","given":"Xuemei","non-dropping-particle":"","parse-names":false,"suffix":""},{"dropping-particle":"","family":"Li","given":"Jingjing","non-dropping-particle":"","parse-names":false,"suffix":""},{"dropping-particle":"","family":"Joachimiak","given":"Andrzej","non-dropping-particle":"","parse-names":false,"suffix":""},{"dropping-particle":"","family":"Zeng","given":"Zonghao","non-dropping-particle":"","parse-names":false,"suffix":""}],"container-title":"Nature","id":"ITEM-1","issue":"7208","issued":{"date-parts":[["2008"]]},"page":"1123-1126","publisher":"Nature Publishing Group","title":"Crystal structure of the polymerase PA C–PB1 N complex from an avian influenza H5N1 virus","type":"article-journal","volume":"454"},"uris":["http://www.mendeley.com/documents/?uuid=720c1851-a5e1-41c4-9354-3eb4c6595f6a"]}],"mendeley":{"formattedCitation":"(He et al., 2008)","plainTextFormattedCitation":"(He et al., 2008)","previouslyFormattedCitation":"[35]"},"properties":{"noteIndex":0},"schema":"https://github.com/citation-style-language/schema/raw/master/csl-citation.json"}</w:instrText>
            </w:r>
            <w:r w:rsidRPr="00B05E5A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He et al., 2008)</w:t>
            </w:r>
            <w:r w:rsidRPr="00B05E5A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B05E5A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0" w:type="auto"/>
            <w:vAlign w:val="center"/>
          </w:tcPr>
          <w:p w14:paraId="7698FCE9" w14:textId="76AD3C43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98280B" w:rsidRPr="001E5D3B" w14:paraId="4F61D729" w14:textId="77777777" w:rsidTr="00DA5C30">
        <w:tc>
          <w:tcPr>
            <w:tcW w:w="0" w:type="auto"/>
            <w:vAlign w:val="center"/>
          </w:tcPr>
          <w:p w14:paraId="2DE56449" w14:textId="5F8A56ED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99</w:t>
            </w:r>
          </w:p>
        </w:tc>
        <w:tc>
          <w:tcPr>
            <w:tcW w:w="0" w:type="auto"/>
            <w:vAlign w:val="center"/>
          </w:tcPr>
          <w:p w14:paraId="54451059" w14:textId="52814599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7890F946" w14:textId="6A5B236A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A</w:t>
            </w:r>
          </w:p>
        </w:tc>
        <w:tc>
          <w:tcPr>
            <w:tcW w:w="0" w:type="auto"/>
            <w:vAlign w:val="center"/>
          </w:tcPr>
          <w:p w14:paraId="6CB7F58D" w14:textId="57F8E423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025</w:t>
            </w:r>
          </w:p>
        </w:tc>
        <w:tc>
          <w:tcPr>
            <w:tcW w:w="0" w:type="auto"/>
            <w:vAlign w:val="center"/>
          </w:tcPr>
          <w:p w14:paraId="68541DA1" w14:textId="74426F5A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0" w:type="auto"/>
            <w:vAlign w:val="center"/>
          </w:tcPr>
          <w:p w14:paraId="7E01899E" w14:textId="2ECC1742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0" w:type="auto"/>
            <w:vAlign w:val="center"/>
          </w:tcPr>
          <w:p w14:paraId="1C097454" w14:textId="55322EBE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14:paraId="31C06CCB" w14:textId="13EF89C6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L342P</w:t>
            </w:r>
          </w:p>
        </w:tc>
        <w:tc>
          <w:tcPr>
            <w:tcW w:w="1178" w:type="dxa"/>
            <w:vAlign w:val="center"/>
          </w:tcPr>
          <w:p w14:paraId="3E1A7D04" w14:textId="29FA7C64" w:rsidR="0098280B" w:rsidRPr="00733599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</w:tcPr>
          <w:p w14:paraId="193AD10E" w14:textId="3090A7D9" w:rsidR="0098280B" w:rsidRPr="001E5D3B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05E5A"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 w:rsidRPr="00B05E5A">
              <w:rPr>
                <w:rFonts w:ascii="Times New Roman" w:hAnsi="Times New Roman" w:cs="Times New Roman"/>
                <w:sz w:val="16"/>
                <w:szCs w:val="16"/>
              </w:rPr>
              <w:t xml:space="preserve">A (C-terminal) - PB1(N-terminal) binding region </w:t>
            </w:r>
            <w:r w:rsidRPr="00B05E5A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476-4687","author":[{"dropping-particle":"","family":"He","given":"Xiaojing","non-dropping-particle":"","parse-names":false,"suffix":""},{"dropping-particle":"","family":"Zhou","given":"Jie","non-dropping-particle":"","parse-names":false,"suffix":""},{"dropping-particle":"","family":"Bartlam","given":"Mark","non-dropping-particle":"","parse-names":false,"suffix":""},{"dropping-particle":"","family":"Zhang","given":"Rongguang","non-dropping-particle":"","parse-names":false,"suffix":""},{"dropping-particle":"","family":"Ma","given":"Jianyuan","non-dropping-particle":"","parse-names":false,"suffix":""},{"dropping-particle":"","family":"Lou","given":"Zhiyong","non-dropping-particle":"","parse-names":false,"suffix":""},{"dropping-particle":"","family":"Li","given":"Xuemei","non-dropping-particle":"","parse-names":false,"suffix":""},{"dropping-particle":"","family":"Li","given":"Jingjing","non-dropping-particle":"","parse-names":false,"suffix":""},{"dropping-particle":"","family":"Joachimiak","given":"Andrzej","non-dropping-particle":"","parse-names":false,"suffix":""},{"dropping-particle":"","family":"Zeng","given":"Zonghao","non-dropping-particle":"","parse-names":false,"suffix":""}],"container-title":"Nature","id":"ITEM-1","issue":"7208","issued":{"date-parts":[["2008"]]},"page":"1123-1126","publisher":"Nature Publishing Group","title":"Crystal structure of the polymerase PA C–PB1 N complex from an avian influenza H5N1 virus","type":"article-journal","volume":"454"},"uris":["http://www.mendeley.com/documents/?uuid=720c1851-a5e1-41c4-9354-3eb4c6595f6a"]}],"mendeley":{"formattedCitation":"(He et al., 2008)","plainTextFormattedCitation":"(He et al., 2008)","previouslyFormattedCitation":"[35]"},"properties":{"noteIndex":0},"schema":"https://github.com/citation-style-language/schema/raw/master/csl-citation.json"}</w:instrText>
            </w:r>
            <w:r w:rsidRPr="00B05E5A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He et al., 2008)</w:t>
            </w:r>
            <w:r w:rsidRPr="00B05E5A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B05E5A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0" w:type="auto"/>
            <w:vAlign w:val="center"/>
          </w:tcPr>
          <w:p w14:paraId="0072CE52" w14:textId="3166F10C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E7443C" w:rsidRPr="001E5D3B" w14:paraId="06A6D754" w14:textId="77777777" w:rsidTr="00DA5C30">
        <w:tc>
          <w:tcPr>
            <w:tcW w:w="0" w:type="auto"/>
            <w:vAlign w:val="center"/>
          </w:tcPr>
          <w:p w14:paraId="778822A6" w14:textId="5935A407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938</w:t>
            </w:r>
          </w:p>
        </w:tc>
        <w:tc>
          <w:tcPr>
            <w:tcW w:w="0" w:type="auto"/>
            <w:vAlign w:val="center"/>
          </w:tcPr>
          <w:p w14:paraId="3CA62F0B" w14:textId="560409B1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 VAC</w:t>
            </w:r>
          </w:p>
        </w:tc>
        <w:tc>
          <w:tcPr>
            <w:tcW w:w="0" w:type="auto"/>
            <w:vAlign w:val="center"/>
          </w:tcPr>
          <w:p w14:paraId="4E6792D6" w14:textId="456A827B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A</w:t>
            </w:r>
          </w:p>
        </w:tc>
        <w:tc>
          <w:tcPr>
            <w:tcW w:w="0" w:type="auto"/>
            <w:vAlign w:val="center"/>
          </w:tcPr>
          <w:p w14:paraId="7678ED69" w14:textId="0E2F1ED5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298</w:t>
            </w:r>
          </w:p>
        </w:tc>
        <w:tc>
          <w:tcPr>
            <w:tcW w:w="0" w:type="auto"/>
            <w:vAlign w:val="center"/>
          </w:tcPr>
          <w:p w14:paraId="1838D4E6" w14:textId="06ABC3CE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574C49DB" w14:textId="66A49C5F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24BA2948" w14:textId="5D4B9CDF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2.3</w:t>
            </w:r>
          </w:p>
        </w:tc>
        <w:tc>
          <w:tcPr>
            <w:tcW w:w="0" w:type="auto"/>
            <w:vAlign w:val="center"/>
          </w:tcPr>
          <w:p w14:paraId="14CE7704" w14:textId="7BB285DA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100I</w:t>
            </w:r>
          </w:p>
        </w:tc>
        <w:tc>
          <w:tcPr>
            <w:tcW w:w="1178" w:type="dxa"/>
            <w:vAlign w:val="center"/>
          </w:tcPr>
          <w:p w14:paraId="4FB88F59" w14:textId="0982C89F" w:rsidR="001030C5" w:rsidRPr="00733599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  <w:vAlign w:val="center"/>
          </w:tcPr>
          <w:p w14:paraId="76601A54" w14:textId="22F6CA91" w:rsidR="001030C5" w:rsidRPr="001E5D3B" w:rsidRDefault="00E7443C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I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nhibit the host protein synthesis and enhance the viral protein production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22-538X","author":[{"dropping-particle":"","family":"Desmet","given":"Emily A","non-dropping-particle":"","parse-names":false,"suffix":""},{"dropping-particle":"","family":"Bussey","given":"Kendra A","non-dropping-particle":"","parse-names":false,"suffix":""},{"dropping-particle":"","family":"Stone","given":"Raychel","non-dropping-particle":"","parse-names":false,"suffix":""},{"dropping-particle":"","family":"Takimoto","given":"Toru","non-dropping-particle":"","parse-names":false,"suffix":""}],"container-title":"Journal of virology","id":"ITEM-1","issue":"6","issued":{"date-parts":[["2013"]]},"page":"3108-3118","publisher":"Am Soc Microbiol","title":"Identification of the N-terminal domain of the influenza virus PA responsible for the suppression of host protein synthesis","type":"article-journal","volume":"87"},"uris":["http://www.mendeley.com/documents/?uuid=eb03ee8f-f8c3-4339-9e56-4262a66ac482"]}],"mendeley":{"formattedCitation":"(Desmet, Bussey, Stone, &amp; Takimoto, 2013)","plainTextFormattedCitation":"(Desmet, Bussey, Stone, &amp; Takimoto, 2013)","previouslyFormattedCitation":"[36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Desmet, Bussey, Stone, &amp; Takimoto, 2013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5FDEEFEA" w14:textId="30922DD4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Host-virus interaction machinery</w:t>
            </w:r>
          </w:p>
        </w:tc>
      </w:tr>
      <w:tr w:rsidR="0098280B" w:rsidRPr="001E5D3B" w14:paraId="2DDDA4E3" w14:textId="77777777" w:rsidTr="00DA5C30">
        <w:tc>
          <w:tcPr>
            <w:tcW w:w="0" w:type="auto"/>
            <w:vAlign w:val="center"/>
          </w:tcPr>
          <w:p w14:paraId="499F5388" w14:textId="79E289E4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5167</w:t>
            </w:r>
          </w:p>
        </w:tc>
        <w:tc>
          <w:tcPr>
            <w:tcW w:w="0" w:type="auto"/>
            <w:vAlign w:val="center"/>
          </w:tcPr>
          <w:p w14:paraId="00547415" w14:textId="0E44872A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 VAC</w:t>
            </w:r>
          </w:p>
        </w:tc>
        <w:tc>
          <w:tcPr>
            <w:tcW w:w="0" w:type="auto"/>
            <w:vAlign w:val="center"/>
          </w:tcPr>
          <w:p w14:paraId="42F5FDC7" w14:textId="221C94E2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A</w:t>
            </w:r>
          </w:p>
        </w:tc>
        <w:tc>
          <w:tcPr>
            <w:tcW w:w="0" w:type="auto"/>
            <w:vAlign w:val="center"/>
          </w:tcPr>
          <w:p w14:paraId="7215A551" w14:textId="679FB25F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847</w:t>
            </w:r>
          </w:p>
        </w:tc>
        <w:tc>
          <w:tcPr>
            <w:tcW w:w="0" w:type="auto"/>
            <w:vAlign w:val="center"/>
          </w:tcPr>
          <w:p w14:paraId="4373FD7A" w14:textId="7CB93938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0" w:type="auto"/>
            <w:vAlign w:val="center"/>
          </w:tcPr>
          <w:p w14:paraId="53CFFE45" w14:textId="7F431E76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0" w:type="auto"/>
            <w:vAlign w:val="center"/>
          </w:tcPr>
          <w:p w14:paraId="6D5A8BCF" w14:textId="500533AD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0" w:type="auto"/>
            <w:vAlign w:val="center"/>
          </w:tcPr>
          <w:p w14:paraId="45B26FDF" w14:textId="68B8837E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616L</w:t>
            </w:r>
          </w:p>
        </w:tc>
        <w:tc>
          <w:tcPr>
            <w:tcW w:w="1178" w:type="dxa"/>
            <w:vAlign w:val="center"/>
          </w:tcPr>
          <w:p w14:paraId="697A9899" w14:textId="79572964" w:rsidR="0098280B" w:rsidRPr="00733599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</w:tcPr>
          <w:p w14:paraId="1F3D1694" w14:textId="36D1A9A0" w:rsidR="0098280B" w:rsidRPr="001E5D3B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D4315"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 w:rsidRPr="002D4315">
              <w:rPr>
                <w:rFonts w:ascii="Times New Roman" w:hAnsi="Times New Roman" w:cs="Times New Roman"/>
                <w:sz w:val="16"/>
                <w:szCs w:val="16"/>
              </w:rPr>
              <w:t xml:space="preserve">A (C-terminal) - PB1(N-terminal) binding region </w:t>
            </w:r>
            <w:r w:rsidRPr="002D4315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476-4687","author":[{"dropping-particle":"","family":"He","given":"Xiaojing","non-dropping-particle":"","parse-names":false,"suffix":""},{"dropping-particle":"","family":"Zhou","given":"Jie","non-dropping-particle":"","parse-names":false,"suffix":""},{"dropping-particle":"","family":"Bartlam","given":"Mark","non-dropping-particle":"","parse-names":false,"suffix":""},{"dropping-particle":"","family":"Zhang","given":"Rongguang","non-dropping-particle":"","parse-names":false,"suffix":""},{"dropping-particle":"","family":"Ma","given":"Jianyuan","non-dropping-particle":"","parse-names":false,"suffix":""},{"dropping-particle":"","family":"Lou","given":"Zhiyong","non-dropping-particle":"","parse-names":false,"suffix":""},{"dropping-particle":"","family":"Li","given":"Xuemei","non-dropping-particle":"","parse-names":false,"suffix":""},{"dropping-particle":"","family":"Li","given":"Jingjing","non-dropping-particle":"","parse-names":false,"suffix":""},{"dropping-particle":"","family":"Joachimiak","given":"Andrzej","non-dropping-particle":"","parse-names":false,"suffix":""},{"dropping-particle":"","family":"Zeng","given":"Zonghao","non-dropping-particle":"","parse-names":false,"suffix":""}],"container-title":"Nature","id":"ITEM-1","issue":"7208","issued":{"date-parts":[["2008"]]},"page":"1123-1126","publisher":"Nature Publishing Group","title":"Crystal structure of the polymerase PA C–PB1 N complex from an avian influenza H5N1 virus","type":"article-journal","volume":"454"},"uris":["http://www.mendeley.com/documents/?uuid=720c1851-a5e1-41c4-9354-3eb4c6595f6a"]}],"mendeley":{"formattedCitation":"(He et al., 2008)","plainTextFormattedCitation":"(He et al., 2008)","previouslyFormattedCitation":"[35]"},"properties":{"noteIndex":0},"schema":"https://github.com/citation-style-language/schema/raw/master/csl-citation.json"}</w:instrText>
            </w:r>
            <w:r w:rsidRPr="002D431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He et al., 2008)</w:t>
            </w:r>
            <w:r w:rsidRPr="002D431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2D431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0" w:type="auto"/>
            <w:vAlign w:val="center"/>
          </w:tcPr>
          <w:p w14:paraId="0597DBF3" w14:textId="3743475B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98280B" w:rsidRPr="001E5D3B" w14:paraId="55C4F506" w14:textId="77777777" w:rsidTr="00DA5C30">
        <w:tc>
          <w:tcPr>
            <w:tcW w:w="0" w:type="auto"/>
            <w:vAlign w:val="center"/>
          </w:tcPr>
          <w:p w14:paraId="2B0B675E" w14:textId="02D0D882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5174</w:t>
            </w:r>
          </w:p>
        </w:tc>
        <w:tc>
          <w:tcPr>
            <w:tcW w:w="0" w:type="auto"/>
            <w:vAlign w:val="center"/>
          </w:tcPr>
          <w:p w14:paraId="6F893EE3" w14:textId="46C94824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 VAC</w:t>
            </w:r>
          </w:p>
        </w:tc>
        <w:tc>
          <w:tcPr>
            <w:tcW w:w="0" w:type="auto"/>
            <w:vAlign w:val="center"/>
          </w:tcPr>
          <w:p w14:paraId="7F3E7E13" w14:textId="3D8860AB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A</w:t>
            </w:r>
          </w:p>
        </w:tc>
        <w:tc>
          <w:tcPr>
            <w:tcW w:w="0" w:type="auto"/>
            <w:vAlign w:val="center"/>
          </w:tcPr>
          <w:p w14:paraId="1B77A999" w14:textId="0B18E1D3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2121</w:t>
            </w:r>
          </w:p>
        </w:tc>
        <w:tc>
          <w:tcPr>
            <w:tcW w:w="0" w:type="auto"/>
            <w:vAlign w:val="center"/>
          </w:tcPr>
          <w:p w14:paraId="58B20E73" w14:textId="521103E1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0" w:type="auto"/>
            <w:vAlign w:val="center"/>
          </w:tcPr>
          <w:p w14:paraId="41E130A3" w14:textId="5F15D921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7713B567" w14:textId="70DBD06D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1</w:t>
            </w:r>
          </w:p>
        </w:tc>
        <w:tc>
          <w:tcPr>
            <w:tcW w:w="0" w:type="auto"/>
            <w:vAlign w:val="center"/>
          </w:tcPr>
          <w:p w14:paraId="4A23289A" w14:textId="5BC0AEA9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F707L</w:t>
            </w:r>
          </w:p>
        </w:tc>
        <w:tc>
          <w:tcPr>
            <w:tcW w:w="1178" w:type="dxa"/>
            <w:vAlign w:val="center"/>
          </w:tcPr>
          <w:p w14:paraId="41D98346" w14:textId="1FDBD2EC" w:rsidR="0098280B" w:rsidRPr="00733599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</w:tcPr>
          <w:p w14:paraId="508DDA69" w14:textId="4ACBF639" w:rsidR="0098280B" w:rsidRPr="001E5D3B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D4315"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 w:rsidRPr="002D4315">
              <w:rPr>
                <w:rFonts w:ascii="Times New Roman" w:hAnsi="Times New Roman" w:cs="Times New Roman"/>
                <w:sz w:val="16"/>
                <w:szCs w:val="16"/>
              </w:rPr>
              <w:t xml:space="preserve">A (C-terminal) - PB1(N-terminal) binding region </w:t>
            </w:r>
            <w:r w:rsidRPr="002D4315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476-4687","author":[{"dropping-particle":"","family":"He","given":"Xiaojing","non-dropping-particle":"","parse-names":false,"suffix":""},{"dropping-particle":"","family":"Zhou","given":"Jie","non-dropping-particle":"","parse-names":false,"suffix":""},{"dropping-particle":"","family":"Bartlam","given":"Mark","non-dropping-particle":"","parse-names":false,"suffix":""},{"dropping-particle":"","family":"Zhang","given":"Rongguang","non-dropping-particle":"","parse-names":false,"suffix":""},{"dropping-particle":"","family":"Ma","given":"Jianyuan","non-dropping-particle":"","parse-names":false,"suffix":""},{"dropping-particle":"","family":"Lou","given":"Zhiyong","non-dropping-particle":"","parse-names":false,"suffix":""},{"dropping-particle":"","family":"Li","given":"Xuemei","non-dropping-particle":"","parse-names":false,"suffix":""},{"dropping-particle":"","family":"Li","given":"Jingjing","non-dropping-particle":"","parse-names":false,"suffix":""},{"dropping-particle":"","family":"Joachimiak","given":"Andrzej","non-dropping-particle":"","parse-names":false,"suffix":""},{"dropping-particle":"","family":"Zeng","given":"Zonghao","non-dropping-particle":"","parse-names":false,"suffix":""}],"container-title":"Nature","id":"ITEM-1","issue":"7208","issued":{"date-parts":[["2008"]]},"page":"1123-1126","publisher":"Nature Publishing Group","title":"Crystal structure of the polymerase PA C–PB1 N complex from an avian influenza H5N1 virus","type":"article-journal","volume":"454"},"uris":["http://www.mendeley.com/documents/?uuid=720c1851-a5e1-41c4-9354-3eb4c6595f6a"]}],"mendeley":{"formattedCitation":"(He et al., 2008)","plainTextFormattedCitation":"(He et al., 2008)","previouslyFormattedCitation":"[35]"},"properties":{"noteIndex":0},"schema":"https://github.com/citation-style-language/schema/raw/master/csl-citation.json"}</w:instrText>
            </w:r>
            <w:r w:rsidRPr="002D431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He et al., 2008)</w:t>
            </w:r>
            <w:r w:rsidRPr="002D431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2D431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0" w:type="auto"/>
            <w:vAlign w:val="center"/>
          </w:tcPr>
          <w:p w14:paraId="6D00E102" w14:textId="6B4E8A65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98280B" w:rsidRPr="001E5D3B" w14:paraId="345B2ADE" w14:textId="77777777" w:rsidTr="00DA5C30">
        <w:tc>
          <w:tcPr>
            <w:tcW w:w="0" w:type="auto"/>
            <w:vAlign w:val="center"/>
          </w:tcPr>
          <w:p w14:paraId="7FF8C536" w14:textId="210E9D43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5175</w:t>
            </w:r>
          </w:p>
        </w:tc>
        <w:tc>
          <w:tcPr>
            <w:tcW w:w="0" w:type="auto"/>
            <w:vAlign w:val="center"/>
          </w:tcPr>
          <w:p w14:paraId="05B2A740" w14:textId="7A302C3B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31C6F4D4" w14:textId="33F14D4C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A</w:t>
            </w:r>
          </w:p>
        </w:tc>
        <w:tc>
          <w:tcPr>
            <w:tcW w:w="0" w:type="auto"/>
            <w:vAlign w:val="center"/>
          </w:tcPr>
          <w:p w14:paraId="38AB33CB" w14:textId="054490E7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388</w:t>
            </w:r>
          </w:p>
        </w:tc>
        <w:tc>
          <w:tcPr>
            <w:tcW w:w="0" w:type="auto"/>
            <w:vAlign w:val="center"/>
          </w:tcPr>
          <w:p w14:paraId="1AEED73A" w14:textId="212B9BAC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0" w:type="auto"/>
            <w:vAlign w:val="center"/>
          </w:tcPr>
          <w:p w14:paraId="57C395CC" w14:textId="458C11E7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0" w:type="auto"/>
            <w:vAlign w:val="center"/>
          </w:tcPr>
          <w:p w14:paraId="0556A920" w14:textId="639506DB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1</w:t>
            </w:r>
          </w:p>
        </w:tc>
        <w:tc>
          <w:tcPr>
            <w:tcW w:w="0" w:type="auto"/>
            <w:vAlign w:val="center"/>
          </w:tcPr>
          <w:p w14:paraId="68A2E752" w14:textId="41521018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463A</w:t>
            </w:r>
          </w:p>
        </w:tc>
        <w:tc>
          <w:tcPr>
            <w:tcW w:w="1178" w:type="dxa"/>
            <w:vAlign w:val="center"/>
          </w:tcPr>
          <w:p w14:paraId="4C91258E" w14:textId="4F37694C" w:rsidR="0098280B" w:rsidRPr="00733599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</w:tcPr>
          <w:p w14:paraId="775AA095" w14:textId="3707DF0D" w:rsidR="0098280B" w:rsidRPr="001E5D3B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D4315"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 w:rsidRPr="002D4315">
              <w:rPr>
                <w:rFonts w:ascii="Times New Roman" w:hAnsi="Times New Roman" w:cs="Times New Roman"/>
                <w:sz w:val="16"/>
                <w:szCs w:val="16"/>
              </w:rPr>
              <w:t xml:space="preserve">A (C-terminal) - PB1(N-terminal) binding region </w:t>
            </w:r>
            <w:r w:rsidRPr="002D4315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476-4687","author":[{"dropping-particle":"","family":"He","given":"Xiaojing","non-dropping-particle":"","parse-names":false,"suffix":""},{"dropping-particle":"","family":"Zhou","given":"Jie","non-dropping-particle":"","parse-names":false,"suffix":""},{"dropping-particle":"","family":"Bartlam","given":"Mark","non-dropping-particle":"","parse-names":false,"suffix":""},{"dropping-particle":"","family":"Zhang","given":"Rongguang","non-dropping-particle":"","parse-names":false,"suffix":""},{"dropping-particle":"","family":"Ma","given":"Jianyuan","non-dropping-particle":"","parse-names":false,"suffix":""},{"dropping-particle":"","family":"Lou","given":"Zhiyong","non-dropping-particle":"","parse-names":false,"suffix":""},{"dropping-particle":"","family":"Li","given":"Xuemei","non-dropping-particle":"","parse-names":false,"suffix":""},{"dropping-particle":"","family":"Li","given":"Jingjing","non-dropping-particle":"","parse-names":false,"suffix":""},{"dropping-particle":"","family":"Joachimiak","given":"Andrzej","non-dropping-particle":"","parse-names":false,"suffix":""},{"dropping-particle":"","family":"Zeng","given":"Zonghao","non-dropping-particle":"","parse-names":false,"suffix":""}],"container-title":"Nature","id":"ITEM-1","issue":"7208","issued":{"date-parts":[["2008"]]},"page":"1123-1126","publisher":"Nature Publishing Group","title":"Crystal structure of the polymerase PA C–PB1 N complex from an avian influenza H5N1 virus","type":"article-journal","volume":"454"},"uris":["http://www.mendeley.com/documents/?uuid=720c1851-a5e1-41c4-9354-3eb4c6595f6a"]}],"mendeley":{"formattedCitation":"(He et al., 2008)","plainTextFormattedCitation":"(He et al., 2008)","previouslyFormattedCitation":"[35]"},"properties":{"noteIndex":0},"schema":"https://github.com/citation-style-language/schema/raw/master/csl-citation.json"}</w:instrText>
            </w:r>
            <w:r w:rsidRPr="002D431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He et al., 2008)</w:t>
            </w:r>
            <w:r w:rsidRPr="002D431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2D431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0" w:type="auto"/>
            <w:vAlign w:val="center"/>
          </w:tcPr>
          <w:p w14:paraId="6ACF78D3" w14:textId="52FD2294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98280B" w:rsidRPr="001E5D3B" w14:paraId="0F23B3B5" w14:textId="77777777" w:rsidTr="00DA5C30">
        <w:tc>
          <w:tcPr>
            <w:tcW w:w="0" w:type="auto"/>
            <w:vAlign w:val="center"/>
          </w:tcPr>
          <w:p w14:paraId="28885600" w14:textId="48B3E95C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5175</w:t>
            </w:r>
          </w:p>
        </w:tc>
        <w:tc>
          <w:tcPr>
            <w:tcW w:w="0" w:type="auto"/>
            <w:vAlign w:val="center"/>
          </w:tcPr>
          <w:p w14:paraId="1157FF31" w14:textId="013389A9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77E5AF53" w14:textId="4B2F39E5" w:rsidR="0098280B" w:rsidRPr="002F5F67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A</w:t>
            </w:r>
          </w:p>
        </w:tc>
        <w:tc>
          <w:tcPr>
            <w:tcW w:w="0" w:type="auto"/>
            <w:vAlign w:val="center"/>
          </w:tcPr>
          <w:p w14:paraId="4183E9A8" w14:textId="3049CA74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834</w:t>
            </w:r>
          </w:p>
        </w:tc>
        <w:tc>
          <w:tcPr>
            <w:tcW w:w="0" w:type="auto"/>
            <w:vAlign w:val="center"/>
          </w:tcPr>
          <w:p w14:paraId="7CA79816" w14:textId="110988D1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0" w:type="auto"/>
            <w:vAlign w:val="center"/>
          </w:tcPr>
          <w:p w14:paraId="44827DD3" w14:textId="39AC973E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5D21EEFA" w14:textId="7656183E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6</w:t>
            </w:r>
          </w:p>
        </w:tc>
        <w:tc>
          <w:tcPr>
            <w:tcW w:w="0" w:type="auto"/>
            <w:vAlign w:val="center"/>
          </w:tcPr>
          <w:p w14:paraId="79D9D92A" w14:textId="32993EDA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F612I</w:t>
            </w:r>
          </w:p>
        </w:tc>
        <w:tc>
          <w:tcPr>
            <w:tcW w:w="1178" w:type="dxa"/>
            <w:vAlign w:val="center"/>
          </w:tcPr>
          <w:p w14:paraId="356D1320" w14:textId="1BCF5FFA" w:rsidR="0098280B" w:rsidRPr="00733599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</w:tcPr>
          <w:p w14:paraId="348377A3" w14:textId="285575FB" w:rsidR="0098280B" w:rsidRPr="001E5D3B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D4315"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 w:rsidRPr="002D4315">
              <w:rPr>
                <w:rFonts w:ascii="Times New Roman" w:hAnsi="Times New Roman" w:cs="Times New Roman"/>
                <w:sz w:val="16"/>
                <w:szCs w:val="16"/>
              </w:rPr>
              <w:t xml:space="preserve">A (C-terminal) - PB1(N-terminal) binding region </w:t>
            </w:r>
            <w:r w:rsidRPr="002D4315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476-4687","author":[{"dropping-particle":"","family":"He","given":"Xiaojing","non-dropping-particle":"","parse-names":false,"suffix":""},{"dropping-particle":"","family":"Zhou","given":"Jie","non-dropping-particle":"","parse-names":false,"suffix":""},{"dropping-particle":"","family":"Bartlam","given":"Mark","non-dropping-particle":"","parse-names":false,"suffix":""},{"dropping-particle":"","family":"Zhang","given":"Rongguang","non-dropping-particle":"","parse-names":false,"suffix":""},{"dropping-particle":"","family":"Ma","given":"Jianyuan","non-dropping-particle":"","parse-names":false,"suffix":""},{"dropping-particle":"","family":"Lou","given":"Zhiyong","non-dropping-particle":"","parse-names":false,"suffix":""},{"dropping-particle":"","family":"Li","given":"Xuemei","non-dropping-particle":"","parse-names":false,"suffix":""},{"dropping-particle":"","family":"Li","given":"Jingjing","non-dropping-particle":"","parse-names":false,"suffix":""},{"dropping-particle":"","family":"Joachimiak","given":"Andrzej","non-dropping-particle":"","parse-names":false,"suffix":""},{"dropping-particle":"","family":"Zeng","given":"Zonghao","non-dropping-particle":"","parse-names":false,"suffix":""}],"container-title":"Nature","id":"ITEM-1","issue":"7208","issued":{"date-parts":[["2008"]]},"page":"1123-1126","publisher":"Nature Publishing Group","title":"Crystal structure of the polymerase PA C–PB1 N complex from an avian influenza H5N1 virus","type":"article-journal","volume":"454"},"uris":["http://www.mendeley.com/documents/?uuid=720c1851-a5e1-41c4-9354-3eb4c6595f6a"]}],"mendeley":{"formattedCitation":"(He et al., 2008)","plainTextFormattedCitation":"(He et al., 2008)","previouslyFormattedCitation":"[35]"},"properties":{"noteIndex":0},"schema":"https://github.com/citation-style-language/schema/raw/master/csl-citation.json"}</w:instrText>
            </w:r>
            <w:r w:rsidRPr="002D431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He et al., 2008)</w:t>
            </w:r>
            <w:r w:rsidRPr="002D431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2D431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0" w:type="auto"/>
            <w:vAlign w:val="center"/>
          </w:tcPr>
          <w:p w14:paraId="329166DB" w14:textId="11D2B3B8" w:rsidR="0098280B" w:rsidRPr="001A4FBF" w:rsidRDefault="0098280B" w:rsidP="0098280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E7443C" w:rsidRPr="001E5D3B" w14:paraId="0CF9F307" w14:textId="77777777" w:rsidTr="00DA5C30">
        <w:tc>
          <w:tcPr>
            <w:tcW w:w="0" w:type="auto"/>
            <w:vAlign w:val="center"/>
          </w:tcPr>
          <w:p w14:paraId="67B1D98E" w14:textId="390C4CFB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90</w:t>
            </w:r>
          </w:p>
        </w:tc>
        <w:tc>
          <w:tcPr>
            <w:tcW w:w="0" w:type="auto"/>
            <w:vAlign w:val="center"/>
          </w:tcPr>
          <w:p w14:paraId="2CF3FC45" w14:textId="0DDF83E8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 VAC</w:t>
            </w:r>
          </w:p>
        </w:tc>
        <w:tc>
          <w:tcPr>
            <w:tcW w:w="0" w:type="auto"/>
            <w:vAlign w:val="center"/>
          </w:tcPr>
          <w:p w14:paraId="2721BB2F" w14:textId="6DCCE57F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B1</w:t>
            </w:r>
          </w:p>
        </w:tc>
        <w:tc>
          <w:tcPr>
            <w:tcW w:w="0" w:type="auto"/>
            <w:vAlign w:val="center"/>
          </w:tcPr>
          <w:p w14:paraId="5416C4ED" w14:textId="0B04833D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2220</w:t>
            </w:r>
          </w:p>
        </w:tc>
        <w:tc>
          <w:tcPr>
            <w:tcW w:w="0" w:type="auto"/>
            <w:vAlign w:val="center"/>
          </w:tcPr>
          <w:p w14:paraId="088DA38C" w14:textId="65B8CEB5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0" w:type="auto"/>
            <w:vAlign w:val="center"/>
          </w:tcPr>
          <w:p w14:paraId="3CC7F778" w14:textId="19D734D0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5E6D869E" w14:textId="220191BB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8</w:t>
            </w:r>
          </w:p>
        </w:tc>
        <w:tc>
          <w:tcPr>
            <w:tcW w:w="0" w:type="auto"/>
            <w:vAlign w:val="center"/>
          </w:tcPr>
          <w:p w14:paraId="2AD234F0" w14:textId="5A001A5D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F740L</w:t>
            </w:r>
          </w:p>
        </w:tc>
        <w:tc>
          <w:tcPr>
            <w:tcW w:w="1178" w:type="dxa"/>
            <w:vAlign w:val="center"/>
          </w:tcPr>
          <w:p w14:paraId="5D45B759" w14:textId="7DA1CBB7" w:rsidR="001030C5" w:rsidRPr="00733599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  <w:vAlign w:val="center"/>
          </w:tcPr>
          <w:p w14:paraId="5697BB34" w14:textId="007A9206" w:rsidR="001030C5" w:rsidRPr="001E5D3B" w:rsidRDefault="0098280B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B1 (C-terminal) - PB2 (N-terminal) binding region </w:t>
            </w:r>
            <w:r w:rsidR="00FD3EC4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14-5793","author":[{"dropping-particle":"","family":"Poole","given":"Emma L","non-dropping-particle":"","parse-names":false,"suffix":""},{"dropping-particle":"","family":"Medcalf","given":"Liz","non-dropping-particle":"","parse-names":false,"suffix":""},{"dropping-particle":"","family":"Elton","given":"Debra","non-dropping-particle":"","parse-names":false,"suffix":""},{"dropping-particle":"","family":"Digard","given":"Paul","non-dropping-particle":"","parse-names":false,"suffix":""}],"container-title":"FEBS letters","id":"ITEM-1","issue":"27","issued":{"date-parts":[["2007"]]},"page":"5300-5306","publisher":"Elsevier","title":"Evidence that the C-terminal PB2-binding region of the influenza A virus PB1 protein is a discrete α-helical domain","type":"article-journal","volume":"581"},"uris":["http://www.mendeley.com/documents/?uuid=f4815898-c770-43c4-a297-86677e55da6a"]},{"id":"ITEM-2","itemData":{"ISSN":"0022-1317","author":[{"dropping-particle":"","family":"Toyoda","given":"Tetsuya","non-dropping-particle":"","parse-names":false,"suffix":""},{"dropping-particle":"","family":"Adyshev","given":"Djanybek M","non-dropping-particle":"","parse-names":false,"suffix":""},{"dropping-particle":"","family":"Kobayashi","given":"Makoto","non-dropping-particle":"","parse-names":false,"suffix":""},{"dropping-particle":"","family":"Iwata","given":"Akira","non-dropping-particle":"","parse-names":false,"suffix":""},{"dropping-particle":"","family":"Ishihama","given":"Akira","non-dropping-particle":"","parse-names":false,"suffix":""}],"container-title":"Journal of General Virology","id":"ITEM-2","issue":"9","issued":{"date-parts":[["1996"]]},"page":"2149-2157","publisher":"Microbiology Society","title":"Molecular assembly of the influenza virus RNA polymerase: determination of the subunit-subunit contact sites","type":"article-journal","volume":"77"},"uris":["http://www.mendeley.com/documents/?uuid=6e8ef77d-1d54-4573-adf9-eec7f7b9c30a"]},{"id":"ITEM-3","itemData":{"ISSN":"0261-4189","author":[{"dropping-particle":"","family":"Sugiyama","given":"Kanako","non-dropping-particle":"","parse-names":false,"suffix":""},{"dropping-particle":"","family":"Obayashi","given":"Eiji","non-dropping-particle":"","parse-names":false,"suffix":""},{"dropping-particle":"","family":"Kawaguchi","given":"Atsushi","non-dropping-particle":"","parse-names":false,"suffix":""},{"dropping-particle":"","family":"Suzuki","given":"Yukari","non-dropping-particle":"","parse-names":false,"suffix":""},{"dropping-particle":"","family":"Tame","given":"Jeremy R H","non-dropping-particle":"","parse-names":false,"suffix":""},{"dropping-particle":"","family":"Nagata","given":"Kyosuke","non-dropping-particle":"","parse-names":false,"suffix":""}</w:instrText>
            </w:r>
            <w:r w:rsidR="00FF0848">
              <w:rPr>
                <w:rFonts w:ascii="Times New Roman" w:hAnsi="Times New Roman" w:cs="Times New Roman" w:hint="eastAsia"/>
                <w:sz w:val="16"/>
                <w:szCs w:val="16"/>
              </w:rPr>
              <w:instrText>,{"dropping-particle":"","family":"Park","given":"Sam</w:instrText>
            </w:r>
            <w:r w:rsidR="00FF0848">
              <w:rPr>
                <w:rFonts w:ascii="Times New Roman" w:hAnsi="Times New Roman" w:cs="Times New Roman" w:hint="eastAsia"/>
                <w:sz w:val="16"/>
                <w:szCs w:val="16"/>
              </w:rPr>
              <w:instrText>‐</w:instrText>
            </w:r>
            <w:r w:rsidR="00FF0848">
              <w:rPr>
                <w:rFonts w:ascii="Times New Roman" w:hAnsi="Times New Roman" w:cs="Times New Roman" w:hint="eastAsia"/>
                <w:sz w:val="16"/>
                <w:szCs w:val="16"/>
              </w:rPr>
              <w:instrText>Yong","non-dropping-particle":"","parse-names":false,"suffix":""}],"container-title":"The EMBO journal","id":"ITEM-3","issue":"12","issued":{"date-parts":[["2009"]]},"page":"1803-1811","publisher":"Joh</w:instrText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n Wiley &amp; Sons, Ltd Chichester, UK","title":"Structural insight into the essential PB1–PB2 subunit contact of the influenza virus RNA polymerase","type":"article-journal","volume":"28"},"uris":["http://www.mendeley.com/documents/?uuid=4e79b26a-6a1b-4f05-bbb0-1008385bf92d"]}],"mendeley":{"formattedCitation":"(Poole, Medcalf, Elton, &amp; Digard, 2007; Sugiyama et al., 2009; Toyoda, Adyshev, Kobayashi, Iwata, &amp; Ishihama, 1996)","plainTextFormattedCitation":"(Poole, Medcalf, Elton, &amp; Digard, 2007; Sugiyama et al., 2009; Toyoda, Adyshev, Kobayashi, Iwata, &amp; Ishihama, 1996)","previouslyFormattedCitation":"[37–39]"},"properties":{"noteIndex":0},"schema":"https://github.com/citation-style-language/schema/raw/master/csl-citation.json"}</w:instrText>
            </w:r>
            <w:r w:rsidR="00FD3EC4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Poole, Medcalf, Elton, &amp; Digard, 2007; Sugiyama et al., 2009; Toyoda, Adyshev, Kobayashi, Iwata, &amp; Ishihama, 1996)</w:t>
            </w:r>
            <w:r w:rsidR="00FD3EC4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15F5ACFC" w14:textId="0C273ACD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E7443C" w:rsidRPr="001E5D3B" w14:paraId="3825A4EA" w14:textId="77777777" w:rsidTr="00DA5C30">
        <w:tc>
          <w:tcPr>
            <w:tcW w:w="0" w:type="auto"/>
            <w:vAlign w:val="center"/>
          </w:tcPr>
          <w:p w14:paraId="6BECFED9" w14:textId="27F21BDE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92</w:t>
            </w:r>
          </w:p>
        </w:tc>
        <w:tc>
          <w:tcPr>
            <w:tcW w:w="0" w:type="auto"/>
            <w:vAlign w:val="center"/>
          </w:tcPr>
          <w:p w14:paraId="7DF9CA95" w14:textId="6839E773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INGLE LAIV</w:t>
            </w:r>
          </w:p>
        </w:tc>
        <w:tc>
          <w:tcPr>
            <w:tcW w:w="0" w:type="auto"/>
            <w:vAlign w:val="center"/>
          </w:tcPr>
          <w:p w14:paraId="72DDAACA" w14:textId="688D3B23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B1</w:t>
            </w:r>
          </w:p>
        </w:tc>
        <w:tc>
          <w:tcPr>
            <w:tcW w:w="0" w:type="auto"/>
            <w:vAlign w:val="center"/>
          </w:tcPr>
          <w:p w14:paraId="3CEE008B" w14:textId="6AC9D7A8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2087</w:t>
            </w:r>
          </w:p>
        </w:tc>
        <w:tc>
          <w:tcPr>
            <w:tcW w:w="0" w:type="auto"/>
            <w:vAlign w:val="center"/>
          </w:tcPr>
          <w:p w14:paraId="1197A366" w14:textId="6AE26874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0" w:type="auto"/>
            <w:vAlign w:val="center"/>
          </w:tcPr>
          <w:p w14:paraId="01643DCD" w14:textId="7465C8F3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7DA3885B" w14:textId="122F1315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14:paraId="05B315AE" w14:textId="149CB107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F696Y</w:t>
            </w:r>
          </w:p>
        </w:tc>
        <w:tc>
          <w:tcPr>
            <w:tcW w:w="1178" w:type="dxa"/>
            <w:vAlign w:val="center"/>
          </w:tcPr>
          <w:p w14:paraId="42537493" w14:textId="431119C6" w:rsidR="001030C5" w:rsidRPr="00733599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  <w:vAlign w:val="center"/>
          </w:tcPr>
          <w:p w14:paraId="16AC065E" w14:textId="6104B566" w:rsidR="001030C5" w:rsidRPr="001E5D3B" w:rsidRDefault="00FD3EC4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B1 (C-terminal) - PB2 (N-terminal) binding region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14-5793","author":[{"dropping-particle":"","family":"Poole","given":"Emma L","non-dropping-particle":"","parse-names":false,"suffix":""},{"dropping-particle":"","family":"Medcalf","given":"Liz","non-dropping-particle":"","parse-names":false,"suffix":""},{"dropping-particle":"","family":"Elton","given":"Debra","non-dropping-particle":"","parse-names":false,"suffix":""},{"dropping-particle":"","family":"Digard","given":"Paul","non-dropping-particle":"","parse-names":false,"suffix":""}],"container-title":"FEBS letters","id":"ITEM-1","issue":"27","issued":{"date-parts":[["2007"]]},"page":"5300-5306","publisher":"Elsevier","title":"Evidence that the C-terminal PB2-binding region of the influenza A virus PB1 protein is a discrete α-helical domain","type":"article-journal","volume":"581"},"uris":["http://www.mendeley.com/documents/?uuid=f4815898-c770-43c4-a297-86677e55da6a"]},{"id":"ITEM-2","itemData":{"ISSN":"0022-1317","author":[{"dropping-particle":"","family":"Toyoda","given":"Tetsuya","non-dropping-particle":"","parse-names":false,"suffix":""},{"dropping-particle":"","family":"Adyshev","given":"Djanybek M","non-dropping-particle":"","parse-names":false,"suffix":""},{"dropping-particle":"","family":"Kobayashi","given":"Makoto","non-dropping-particle":"","parse-names":false,"suffix":""},{"dropping-particle":"","family":"Iwata","given":"Akira","non-dropping-particle":"","parse-names":false,"suffix":""},{"dropping-particle":"","family":"Ishihama","given":"Akira","non-dropping-particle":"","parse-names":false,"suffix":""}],"container-title":"Journal of General Virology","id":"ITEM-2","issue":"9","issued":{"date-parts":[["1996"]]},"page":"2149-2157","publisher":"Microbiology Society","title":"Molecular assembly of the influenza virus RNA polymerase: determination of the subunit-subunit contact sites","type":"article-journal","volume":"77"},"uris":["http://www.mendeley.com/documents/?uuid=6e8ef77d-1d54-4573-adf9-eec7f7b9c30a"]},{"id":"ITEM-3","itemData":{"ISSN":"0261-4189","author":[{"dropping-particle":"","family":"Sugiyama","given":"Kanako","non-dropping-particle":"","parse-names":false,"suffix":""},{"dropping-particle":"","family":"Obayashi","given":"Eiji","non-dropping-particle":"","parse-names":false,"suffix":""},{"dropping-particle":"","family":"Kawaguchi","given":"Atsushi","non-dropping-particle":"","parse-names":false,"suffix":""},{"dropping-particle":"","family":"Suzuki","given":"Yukari","non-dropping-particle":"","parse-names":false,"suffix":""},{"dropping-particle":"","family":"Tame","given":"Jeremy R H","non-dropping-particle":"","parse-names":false,"suffix":""},{"dropping-particle":"","family":"Nagata","given":"Kyosuke","non-dropping-particle":"","parse-names":false,"suffix":""}</w:instrText>
            </w:r>
            <w:r w:rsidR="00FF0848">
              <w:rPr>
                <w:rFonts w:ascii="Times New Roman" w:hAnsi="Times New Roman" w:cs="Times New Roman" w:hint="eastAsia"/>
                <w:sz w:val="16"/>
                <w:szCs w:val="16"/>
              </w:rPr>
              <w:instrText>,{"dropping-particle":"","family":"Park","given":"Sam</w:instrText>
            </w:r>
            <w:r w:rsidR="00FF0848">
              <w:rPr>
                <w:rFonts w:ascii="Times New Roman" w:hAnsi="Times New Roman" w:cs="Times New Roman" w:hint="eastAsia"/>
                <w:sz w:val="16"/>
                <w:szCs w:val="16"/>
              </w:rPr>
              <w:instrText>‐</w:instrText>
            </w:r>
            <w:r w:rsidR="00FF0848">
              <w:rPr>
                <w:rFonts w:ascii="Times New Roman" w:hAnsi="Times New Roman" w:cs="Times New Roman" w:hint="eastAsia"/>
                <w:sz w:val="16"/>
                <w:szCs w:val="16"/>
              </w:rPr>
              <w:instrText>Yong","non-dropping-particle":"","parse-names":false,"suffix":""}],"container-title":"The EMBO journal","id":"ITEM-3","issue":"12","issued":{"date-parts":[["2009"]]},"page":"1803-1811","publisher":"Joh</w:instrText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n Wiley &amp; Sons, Ltd Chichester, UK","title":"Structural insight into the essential PB1–PB2 subunit contact of the influenza virus RNA polymerase","type":"article-journal","volume":"28"},"uris":["http://www.mendeley.com/documents/?uuid=4e79b26a-6a1b-4f05-bbb0-1008385bf92d"]}],"mendeley":{"formattedCitation":"(Poole et al., 2007; Sugiyama et al., 2009; Toyoda et al., 1996)","plainTextFormattedCitation":"(Poole et al., 2007; Sugiyama et al., 2009; Toyoda et al., 1996)","previouslyFormattedCitation":"[37–39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(Poole et al., 2007; Sugiyama et al., 2009; Toyoda et </w:t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lastRenderedPageBreak/>
              <w:t>al., 1996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607D0B41" w14:textId="33EA7444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lastRenderedPageBreak/>
              <w:t xml:space="preserve">Viral genome/protein </w:t>
            </w: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lastRenderedPageBreak/>
              <w:t>interaction</w:t>
            </w:r>
          </w:p>
        </w:tc>
      </w:tr>
      <w:tr w:rsidR="00E7443C" w:rsidRPr="001E5D3B" w14:paraId="19935AB1" w14:textId="77777777" w:rsidTr="00DA5C30">
        <w:tc>
          <w:tcPr>
            <w:tcW w:w="0" w:type="auto"/>
            <w:vAlign w:val="center"/>
          </w:tcPr>
          <w:p w14:paraId="173478DB" w14:textId="0E23CF98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lastRenderedPageBreak/>
              <w:t>4493</w:t>
            </w:r>
          </w:p>
        </w:tc>
        <w:tc>
          <w:tcPr>
            <w:tcW w:w="0" w:type="auto"/>
            <w:vAlign w:val="center"/>
          </w:tcPr>
          <w:p w14:paraId="530D26D9" w14:textId="2CCB3433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 VAC</w:t>
            </w:r>
          </w:p>
        </w:tc>
        <w:tc>
          <w:tcPr>
            <w:tcW w:w="0" w:type="auto"/>
            <w:vAlign w:val="center"/>
          </w:tcPr>
          <w:p w14:paraId="3A984300" w14:textId="0D228D40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B1</w:t>
            </w:r>
          </w:p>
        </w:tc>
        <w:tc>
          <w:tcPr>
            <w:tcW w:w="0" w:type="auto"/>
            <w:vAlign w:val="center"/>
          </w:tcPr>
          <w:p w14:paraId="7E4F2D9D" w14:textId="662D8AAF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2168</w:t>
            </w:r>
          </w:p>
        </w:tc>
        <w:tc>
          <w:tcPr>
            <w:tcW w:w="0" w:type="auto"/>
            <w:vAlign w:val="center"/>
          </w:tcPr>
          <w:p w14:paraId="3E95DF57" w14:textId="1FABE134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16A5D776" w14:textId="0FA929BB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73478EF3" w14:textId="7FE2F385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30.8</w:t>
            </w:r>
          </w:p>
        </w:tc>
        <w:tc>
          <w:tcPr>
            <w:tcW w:w="0" w:type="auto"/>
            <w:vAlign w:val="center"/>
          </w:tcPr>
          <w:p w14:paraId="1B43EC40" w14:textId="67EC9737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R723Q</w:t>
            </w:r>
          </w:p>
        </w:tc>
        <w:tc>
          <w:tcPr>
            <w:tcW w:w="1178" w:type="dxa"/>
            <w:vAlign w:val="center"/>
          </w:tcPr>
          <w:p w14:paraId="17CB235A" w14:textId="0216A929" w:rsidR="001030C5" w:rsidRPr="00733599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  <w:vAlign w:val="center"/>
          </w:tcPr>
          <w:p w14:paraId="6717EDD6" w14:textId="2AE19BF1" w:rsidR="001030C5" w:rsidRPr="001E5D3B" w:rsidRDefault="00FD3EC4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B1 (C-terminal) - PB2 (N-terminal) binding region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14-5793","author":[{"dropping-particle":"","family":"Poole","given":"Emma L","non-dropping-particle":"","parse-names":false,"suffix":""},{"dropping-particle":"","family":"Medcalf","given":"Liz","non-dropping-particle":"","parse-names":false,"suffix":""},{"dropping-particle":"","family":"Elton","given":"Debra","non-dropping-particle":"","parse-names":false,"suffix":""},{"dropping-particle":"","family":"Digard","given":"Paul","non-dropping-particle":"","parse-names":false,"suffix":""}],"container-title":"FEBS letters","id":"ITEM-1","issue":"27","issued":{"date-parts":[["2007"]]},"page":"5300-5306","publisher":"Elsevier","title":"Evidence that the C-terminal PB2-binding region of the influenza A virus PB1 protein is a discrete α-helical domain","type":"article-journal","volume":"581"},"uris":["http://www.mendeley.com/documents/?uuid=f4815898-c770-43c4-a297-86677e55da6a"]},{"id":"ITEM-2","itemData":{"ISSN":"0022-1317","author":[{"dropping-particle":"","family":"Toyoda","given":"Tetsuya","non-dropping-particle":"","parse-names":false,"suffix":""},{"dropping-particle":"","family":"Adyshev","given":"Djanybek M","non-dropping-particle":"","parse-names":false,"suffix":""},{"dropping-particle":"","family":"Kobayashi","given":"Makoto","non-dropping-particle":"","parse-names":false,"suffix":""},{"dropping-particle":"","family":"Iwata","given":"Akira","non-dropping-particle":"","parse-names":false,"suffix":""},{"dropping-particle":"","family":"Ishihama","given":"Akira","non-dropping-particle":"","parse-names":false,"suffix":""}],"container-title":"Journal of General Virology","id":"ITEM-2","issue":"9","issued":{"date-parts":[["1996"]]},"page":"2149-2157","publisher":"Microbiology Society","title":"Molecular assembly of the influenza virus RNA polymerase: determination of the subunit-subunit contact sites","type":"article-journal","volume":"77"},"uris":["http://www.mendeley.com/documents/?uuid=6e8ef77d-1d54-4573-adf9-eec7f7b9c30a"]},{"id":"ITEM-3","itemData":{"ISSN":"0261-4189","author":[{"dropping-particle":"","family":"Sugiyama","given":"Kanako","non-dropping-particle":"","parse-names":false,"suffix":""},{"dropping-particle":"","family":"Obayashi","given":"Eiji","non-dropping-particle":"","parse-names":false,"suffix":""},{"dropping-particle":"","family":"Kawaguchi","given":"Atsushi","non-dropping-particle":"","parse-names":false,"suffix":""},{"dropping-particle":"","family":"Suzuki","given":"Yukari","non-dropping-particle":"","parse-names":false,"suffix":""},{"dropping-particle":"","family":"Tame","given":"Jeremy R H","non-dropping-particle":"","parse-names":false,"suffix":""},{"dropping-particle":"","family":"Nagata","given":"Kyosuke","non-dropping-particle":"","parse-names":false,"suffix":""}</w:instrText>
            </w:r>
            <w:r w:rsidR="00FF0848">
              <w:rPr>
                <w:rFonts w:ascii="Times New Roman" w:hAnsi="Times New Roman" w:cs="Times New Roman" w:hint="eastAsia"/>
                <w:sz w:val="16"/>
                <w:szCs w:val="16"/>
              </w:rPr>
              <w:instrText>,{"dropping-particle":"","family":"Park","given":"Sam</w:instrText>
            </w:r>
            <w:r w:rsidR="00FF0848">
              <w:rPr>
                <w:rFonts w:ascii="Times New Roman" w:hAnsi="Times New Roman" w:cs="Times New Roman" w:hint="eastAsia"/>
                <w:sz w:val="16"/>
                <w:szCs w:val="16"/>
              </w:rPr>
              <w:instrText>‐</w:instrText>
            </w:r>
            <w:r w:rsidR="00FF0848">
              <w:rPr>
                <w:rFonts w:ascii="Times New Roman" w:hAnsi="Times New Roman" w:cs="Times New Roman" w:hint="eastAsia"/>
                <w:sz w:val="16"/>
                <w:szCs w:val="16"/>
              </w:rPr>
              <w:instrText>Yong","non-dropping-particle":"","parse-names":false,"suffix":""}],"container-title":"The EMBO journal","id":"ITEM-3","issue":"12","issued":{"date-parts":[["2009"]]},"page":"1803-1811","publisher":"Joh</w:instrText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n Wiley &amp; Sons, Ltd Chichester, UK","title":"Structural insight into the essential PB1–PB2 subunit contact of the influenza virus RNA polymerase","type":"article-journal","volume":"28"},"uris":["http://www.mendeley.com/documents/?uuid=4e79b26a-6a1b-4f05-bbb0-1008385bf92d"]}],"mendeley":{"formattedCitation":"(Poole et al., 2007; Sugiyama et al., 2009; Toyoda et al., 1996)","plainTextFormattedCitation":"(Poole et al., 2007; Sugiyama et al., 2009; Toyoda et al., 1996)","previouslyFormattedCitation":"[37–39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Poole et al., 2007; Sugiyama et al., 2009; Toyoda et al., 1996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1C0C2926" w14:textId="4575F381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E7443C" w:rsidRPr="001E5D3B" w14:paraId="082EDA20" w14:textId="77777777" w:rsidTr="00DA5C30">
        <w:tc>
          <w:tcPr>
            <w:tcW w:w="0" w:type="auto"/>
            <w:vAlign w:val="center"/>
          </w:tcPr>
          <w:p w14:paraId="450B0181" w14:textId="0EDFB9B0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95</w:t>
            </w:r>
          </w:p>
        </w:tc>
        <w:tc>
          <w:tcPr>
            <w:tcW w:w="0" w:type="auto"/>
            <w:vAlign w:val="center"/>
          </w:tcPr>
          <w:p w14:paraId="52459D76" w14:textId="79757EB7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 VAC</w:t>
            </w:r>
          </w:p>
        </w:tc>
        <w:tc>
          <w:tcPr>
            <w:tcW w:w="0" w:type="auto"/>
            <w:vAlign w:val="center"/>
          </w:tcPr>
          <w:p w14:paraId="53B68B69" w14:textId="01919A6F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B1</w:t>
            </w:r>
          </w:p>
        </w:tc>
        <w:tc>
          <w:tcPr>
            <w:tcW w:w="0" w:type="auto"/>
            <w:vAlign w:val="center"/>
          </w:tcPr>
          <w:p w14:paraId="1D0F294B" w14:textId="142890A8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8</w:t>
            </w:r>
          </w:p>
        </w:tc>
        <w:tc>
          <w:tcPr>
            <w:tcW w:w="0" w:type="auto"/>
            <w:vAlign w:val="center"/>
          </w:tcPr>
          <w:p w14:paraId="69AFD62B" w14:textId="221FCAFB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0" w:type="auto"/>
            <w:vAlign w:val="center"/>
          </w:tcPr>
          <w:p w14:paraId="19B82B1B" w14:textId="4B6B28B2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0" w:type="auto"/>
            <w:vAlign w:val="center"/>
          </w:tcPr>
          <w:p w14:paraId="495A6B79" w14:textId="1B6233E5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8</w:t>
            </w:r>
          </w:p>
        </w:tc>
        <w:tc>
          <w:tcPr>
            <w:tcW w:w="0" w:type="auto"/>
            <w:vAlign w:val="center"/>
          </w:tcPr>
          <w:p w14:paraId="2CD9D16E" w14:textId="062312EA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3A</w:t>
            </w:r>
          </w:p>
        </w:tc>
        <w:tc>
          <w:tcPr>
            <w:tcW w:w="1178" w:type="dxa"/>
            <w:vAlign w:val="center"/>
          </w:tcPr>
          <w:p w14:paraId="3B4445F3" w14:textId="3A643069" w:rsidR="001030C5" w:rsidRPr="00733599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  <w:vAlign w:val="center"/>
          </w:tcPr>
          <w:p w14:paraId="453C3EB6" w14:textId="4BD5DFBF" w:rsidR="001030C5" w:rsidRPr="001E5D3B" w:rsidRDefault="00FD3EC4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T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he introduction of V3A increased the virulence of a H5N1 virus in mice</w:t>
            </w:r>
            <w:r w:rsidR="00DA5C30">
              <w:rPr>
                <w:rFonts w:ascii="Times New Roman" w:hAnsi="Times New Roman" w:cs="Times New Roman" w:hint="eastAsia"/>
                <w:sz w:val="16"/>
                <w:szCs w:val="16"/>
              </w:rPr>
              <w:t>.</w:t>
            </w:r>
            <w:r w:rsidR="00DA5C30">
              <w:rPr>
                <w:rFonts w:ascii="Times New Roman" w:hAnsi="Times New Roman" w:cs="Times New Roman"/>
                <w:sz w:val="16"/>
                <w:szCs w:val="16"/>
              </w:rPr>
              <w:t xml:space="preserve"> Also locate in PB1 (N-terminal) – PA (C-terminal) interaction region </w:t>
            </w:r>
            <w:r w:rsidR="00DA5C30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22-1317","author":[{"dropping-particle":"","family":"Toyoda","given":"Tetsuya","non-dropping-particle":"","parse-names":false,"suffix":""},{"dropping-particle":"","family":"Adyshev","given":"Djanybek M","non-dropping-particle":"","parse-names":false,"suffix":""},{"dropping-particle":"","family":"Kobayashi","given":"Makoto","non-dropping-particle":"","parse-names":false,"suffix":""},{"dropping-particle":"","family":"Iwata","given":"Akira","non-dropping-particle":"","parse-names":false,"suffix":""},{"dropping-particle":"","family":"Ishihama","given":"Akira","non-dropping-particle":"","parse-names":false,"suffix":""}],"container-title":"Journal of General Virology","id":"ITEM-1","issue":"9","issued":{"date-parts":[["1996"]]},"page":"2149-2157","publisher":"Microbiology Society","title":"Molecular assembly of the influenza virus RNA polymerase: determination of the subunit-subunit contact sites","type":"article-journal","volume":"77"},"uris":["http://www.mendeley.com/documents/?uuid=6e8ef77d-1d54-4573-adf9-eec7f7b9c30a"]},{"id":"ITEM-2","itemData":{"ISSN":"0022-1007","author":[{"dropping-particle":"","family":"Salomon","given":"Rachelle","non-dropping-particle":"","parse-names":false,"suffix":""},{"dropping-particle":"","family":"Franks","given":"John","non-dropping-particle":"","parse-names":false,"suffix":""},{"dropping-particle":"","family":"Govorkova","given":"Elena A","non-dropping-particle":"","parse-names":false,"suffix":""},{"dropping-particle":"","family":"Ilyushina","given":"Natalia A","non-dropping-particle":"","parse-names":false,"suffix":""},{"dropping-particle":"","family":"Yen","given":"Hui-Ling","non-dropping-particle":"","parse-names":false,"suffix":""},{"dropping-particle":"","family":"Hulse-Post","given":"Diane J","non-dropping-particle":"","parse-names":false,"suffix":""},{"dropping-particle":"","family":"Humberd","given":"Jennifer","non-dropping-particle":"","parse-names":false,"suffix":""},{"dropping-particle":"","family":"Trichet","given":"Michel","non-dropping-particle":"","parse-names":false,"suffix":""},{"dropping-particle":"","family":"Rehg","given":"Jerold E","non-dropping-particle":"","parse-names":false,"suffix":""},{"dropping-particle":"","family":"Webby","given":"Richard J","non-dropping-particle":"","parse-names":false,"suffix":""}],"container-title":"Journal of Experimental Medicine","id":"ITEM-2","issue":"3","issued":{"date-parts":[["2006"]]},"page":"689-697","publisher":"The Rockefeller University Press","title":"The polymerase complex genes contribute to the high virulence of the human H5N1 influenza virus isolate A/Vietnam/1203/04","type":"article-journal","volume":"203"},"uris":["http://www.mendeley.com/documents/?uuid=14622288-0e91-4675-81a0-a2f208a15a21"]},{"id":"ITEM-3","itemData":{"ISSN":"1476-4687","author":[{"dropping-particle":"","family":"He","given":"Xiaojing","non-dropping-particle":"","parse-names":false,"suffix":""},{"dropping-particle":"","family":"Zhou","given":"Jie","non-dropping-particle":"","parse-names":false,"suffix":""},{"dropping-particle":"","family":"Bartlam","given":"Mark","non-dropping-particle":"","parse-names":false,"suffix":""},{"dropping-particle":"","family":"Zhang","given":"Rongguang","non-dropping-particle":"","parse-names":false,"suffix":""},{"dropping-particle":"","family":"Ma","given":"Jianyuan","non-dropping-particle":"","parse-names":false,"suffix":""},{"dropping-particle":"","family":"Lou","given":"Zhiyong","non-dropping-particle":"","parse-names":false,"suffix":""},{"dropping-particle":"","family":"Li","given":"Xuemei","non-dropping-particle":"","parse-names":false,"suffix":""},{"dropping-particle":"","family":"Li","given":"Jingjing","non-dropping-particle":"","parse-names":false,"suffix":""},{"dropping-particle":"","family":"Joachimiak","given":"Andrzej","non-dropping-particle":"","parse-names":false,"suffix":""},{"dropping-particle":"","family":"Zeng","given":"Zonghao","non-dropping-particle":"","parse-names":false,"suffix":""}],"container-title":"Nature","id":"ITEM-3","issue":"7208","issued":{"date-parts":[["2008"]]},"page":"1123-1126","publisher":"Nature Publishing Group","title":"Crystal structure of the polymerase PA C–PB1 N complex from an avian influenza H5N1 virus","type":"article-journal","volume":"454"},"uris":["http://www.mendeley.com/documents/?uuid=720c1851-a5e1-41c4-9354-3eb4c6595f6a"]}],"mendeley":{"formattedCitation":"(He et al., 2008; Salomon et al., 2006; Toyoda et al., 1996)","plainTextFormattedCitation":"(He et al., 2008; Salomon et al., 2006; Toyoda et al., 1996)","previouslyFormattedCitation":"[35,38,40]"},"properties":{"noteIndex":0},"schema":"https://github.com/citation-style-language/schema/raw/master/csl-citation.json"}</w:instrText>
            </w:r>
            <w:r w:rsidR="00DA5C30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He et al., 2008; Salomon et al., 2006; Toyoda et al., 1996)</w:t>
            </w:r>
            <w:r w:rsidR="00DA5C30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333EB83D" w14:textId="62CB2841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 xml:space="preserve">Determinant of pathogenicity, </w:t>
            </w:r>
            <w:proofErr w:type="gramStart"/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ulence</w:t>
            </w:r>
            <w:proofErr w:type="gramEnd"/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 xml:space="preserve"> and disease progress</w:t>
            </w:r>
            <w:r w:rsidR="00DA5C30">
              <w:rPr>
                <w:rFonts w:ascii="Times New Roman" w:eastAsia="DengXian" w:hAnsi="Times New Roman" w:cs="Times New Roman" w:hint="eastAsia"/>
                <w:color w:val="000000"/>
                <w:sz w:val="16"/>
                <w:szCs w:val="16"/>
              </w:rPr>
              <w:t>i</w:t>
            </w: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on</w:t>
            </w:r>
          </w:p>
        </w:tc>
      </w:tr>
      <w:tr w:rsidR="00E7443C" w:rsidRPr="001E5D3B" w14:paraId="358B03F1" w14:textId="77777777" w:rsidTr="00DA5C30">
        <w:tc>
          <w:tcPr>
            <w:tcW w:w="0" w:type="auto"/>
            <w:vAlign w:val="center"/>
          </w:tcPr>
          <w:p w14:paraId="0872A890" w14:textId="37E342A5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95</w:t>
            </w:r>
          </w:p>
        </w:tc>
        <w:tc>
          <w:tcPr>
            <w:tcW w:w="0" w:type="auto"/>
            <w:vAlign w:val="center"/>
          </w:tcPr>
          <w:p w14:paraId="31B952DD" w14:textId="12C01C61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 VAC</w:t>
            </w:r>
          </w:p>
        </w:tc>
        <w:tc>
          <w:tcPr>
            <w:tcW w:w="0" w:type="auto"/>
            <w:vAlign w:val="center"/>
          </w:tcPr>
          <w:p w14:paraId="2DACA4C1" w14:textId="49DE410E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B1</w:t>
            </w:r>
          </w:p>
        </w:tc>
        <w:tc>
          <w:tcPr>
            <w:tcW w:w="0" w:type="auto"/>
            <w:vAlign w:val="center"/>
          </w:tcPr>
          <w:p w14:paraId="533949FE" w14:textId="4E9EEDA3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2110</w:t>
            </w:r>
          </w:p>
        </w:tc>
        <w:tc>
          <w:tcPr>
            <w:tcW w:w="0" w:type="auto"/>
            <w:vAlign w:val="center"/>
          </w:tcPr>
          <w:p w14:paraId="57D872DC" w14:textId="70AF092C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0" w:type="auto"/>
            <w:vAlign w:val="center"/>
          </w:tcPr>
          <w:p w14:paraId="25BB36BE" w14:textId="009A4D18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1A2FE22E" w14:textId="02299595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2.2</w:t>
            </w:r>
          </w:p>
        </w:tc>
        <w:tc>
          <w:tcPr>
            <w:tcW w:w="0" w:type="auto"/>
            <w:vAlign w:val="center"/>
          </w:tcPr>
          <w:p w14:paraId="3A04B94E" w14:textId="36257F91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704T</w:t>
            </w:r>
          </w:p>
        </w:tc>
        <w:tc>
          <w:tcPr>
            <w:tcW w:w="1178" w:type="dxa"/>
            <w:vAlign w:val="center"/>
          </w:tcPr>
          <w:p w14:paraId="6245C0D2" w14:textId="30A1ED8F" w:rsidR="001030C5" w:rsidRPr="00733599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  <w:vAlign w:val="center"/>
          </w:tcPr>
          <w:p w14:paraId="2903302D" w14:textId="65C6CB4F" w:rsidR="001030C5" w:rsidRPr="001E5D3B" w:rsidRDefault="00FD3EC4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B1 (C-terminal) - PB2 (N-terminal) binding region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14-5793","author":[{"dropping-particle":"","family":"Poole","given":"Emma L","non-dropping-particle":"","parse-names":false,"suffix":""},{"dropping-particle":"","family":"Medcalf","given":"Liz","non-dropping-particle":"","parse-names":false,"suffix":""},{"dropping-particle":"","family":"Elton","given":"Debra","non-dropping-particle":"","parse-names":false,"suffix":""},{"dropping-particle":"","family":"Digard","given":"Paul","non-dropping-particle":"","parse-names":false,"suffix":""}],"container-title":"FEBS letters","id":"ITEM-1","issue":"27","issued":{"date-parts":[["2007"]]},"page":"5300-5306","publisher":"Elsevier","title":"Evidence that the C-terminal PB2-binding region of the influenza A virus PB1 protein is a discrete α-helical domain","type":"article-journal","volume":"581"},"uris":["http://www.mendeley.com/documents/?uuid=f4815898-c770-43c4-a297-86677e55da6a"]},{"id":"ITEM-2","itemData":{"ISSN":"0022-1317","author":[{"dropping-particle":"","family":"Toyoda","given":"Tetsuya","non-dropping-particle":"","parse-names":false,"suffix":""},{"dropping-particle":"","family":"Adyshev","given":"Djanybek M","non-dropping-particle":"","parse-names":false,"suffix":""},{"dropping-particle":"","family":"Kobayashi","given":"Makoto","non-dropping-particle":"","parse-names":false,"suffix":""},{"dropping-particle":"","family":"Iwata","given":"Akira","non-dropping-particle":"","parse-names":false,"suffix":""},{"dropping-particle":"","family":"Ishihama","given":"Akira","non-dropping-particle":"","parse-names":false,"suffix":""}],"container-title":"Journal of General Virology","id":"ITEM-2","issue":"9","issued":{"date-parts":[["1996"]]},"page":"2149-2157","publisher":"Microbiology Society","title":"Molecular assembly of the influenza virus RNA polymerase: determination of the subunit-subunit contact sites","type":"article-journal","volume":"77"},"uris":["http://www.mendeley.com/documents/?uuid=6e8ef77d-1d54-4573-adf9-eec7f7b9c30a"]},{"id":"ITEM-3","itemData":{"ISSN":"0261-4189","author":[{"dropping-particle":"","family":"Sugiyama","given":"Kanako","non-dropping-particle":"","parse-names":false,"suffix":""},{"dropping-particle":"","family":"Obayashi","given":"Eiji","non-dropping-particle":"","parse-names":false,"suffix":""},{"dropping-particle":"","family":"Kawaguchi","given":"Atsushi","non-dropping-particle":"","parse-names":false,"suffix":""},{"dropping-particle":"","family":"Suzuki","given":"Yukari","non-dropping-particle":"","parse-names":false,"suffix":""},{"dropping-particle":"","family":"Tame","given":"Jeremy R H","non-dropping-particle":"","parse-names":false,"suffix":""},{"dropping-particle":"","family":"Nagata","given":"Kyosuke","non-dropping-particle":"","parse-names":false,"suffix":""}</w:instrText>
            </w:r>
            <w:r w:rsidR="00FF0848">
              <w:rPr>
                <w:rFonts w:ascii="Times New Roman" w:hAnsi="Times New Roman" w:cs="Times New Roman" w:hint="eastAsia"/>
                <w:sz w:val="16"/>
                <w:szCs w:val="16"/>
              </w:rPr>
              <w:instrText>,{"dropping-particle":"","family":"Park","given":"Sam</w:instrText>
            </w:r>
            <w:r w:rsidR="00FF0848">
              <w:rPr>
                <w:rFonts w:ascii="Times New Roman" w:hAnsi="Times New Roman" w:cs="Times New Roman" w:hint="eastAsia"/>
                <w:sz w:val="16"/>
                <w:szCs w:val="16"/>
              </w:rPr>
              <w:instrText>‐</w:instrText>
            </w:r>
            <w:r w:rsidR="00FF0848">
              <w:rPr>
                <w:rFonts w:ascii="Times New Roman" w:hAnsi="Times New Roman" w:cs="Times New Roman" w:hint="eastAsia"/>
                <w:sz w:val="16"/>
                <w:szCs w:val="16"/>
              </w:rPr>
              <w:instrText>Yong","non-dropping-particle":"","parse-names":false,"suffix":""}],"container-title":"The EMBO journal","id":"ITEM-3","issue":"12","issued":{"date-parts":[["2009"]]},"page":"1803-1811","publisher":"Joh</w:instrText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n Wiley &amp; Sons, Ltd Chichester, UK","title":"Structural insight into the essential PB1–PB2 subunit contact of the influenza virus RNA polymerase","type":"article-journal","volume":"28"},"uris":["http://www.mendeley.com/documents/?uuid=4e79b26a-6a1b-4f05-bbb0-1008385bf92d"]}],"mendeley":{"formattedCitation":"(Poole et al., 2007; Sugiyama et al., 2009; Toyoda et al., 1996)","plainTextFormattedCitation":"(Poole et al., 2007; Sugiyama et al., 2009; Toyoda et al., 1996)","previouslyFormattedCitation":"[37–39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Poole et al., 2007; Sugiyama et al., 2009; Toyoda et al., 1996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7A5BF9CC" w14:textId="19D1A26C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E7443C" w:rsidRPr="001E5D3B" w14:paraId="30E23B83" w14:textId="77777777" w:rsidTr="00DA5C30">
        <w:tc>
          <w:tcPr>
            <w:tcW w:w="0" w:type="auto"/>
            <w:vAlign w:val="center"/>
          </w:tcPr>
          <w:p w14:paraId="3122FFB5" w14:textId="24808624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938</w:t>
            </w:r>
          </w:p>
        </w:tc>
        <w:tc>
          <w:tcPr>
            <w:tcW w:w="0" w:type="auto"/>
            <w:vAlign w:val="center"/>
          </w:tcPr>
          <w:p w14:paraId="26B87D5A" w14:textId="73FABDAC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 VAC</w:t>
            </w:r>
          </w:p>
        </w:tc>
        <w:tc>
          <w:tcPr>
            <w:tcW w:w="0" w:type="auto"/>
            <w:vAlign w:val="center"/>
          </w:tcPr>
          <w:p w14:paraId="0EAD9AD3" w14:textId="6E72A0C8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B1</w:t>
            </w:r>
          </w:p>
        </w:tc>
        <w:tc>
          <w:tcPr>
            <w:tcW w:w="0" w:type="auto"/>
            <w:vAlign w:val="center"/>
          </w:tcPr>
          <w:p w14:paraId="35193BD0" w14:textId="64B0B610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2168</w:t>
            </w:r>
          </w:p>
        </w:tc>
        <w:tc>
          <w:tcPr>
            <w:tcW w:w="0" w:type="auto"/>
            <w:vAlign w:val="center"/>
          </w:tcPr>
          <w:p w14:paraId="24186604" w14:textId="41098C76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570E7DEB" w14:textId="30C6322B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620191BC" w14:textId="3A57F671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2.9</w:t>
            </w:r>
          </w:p>
        </w:tc>
        <w:tc>
          <w:tcPr>
            <w:tcW w:w="0" w:type="auto"/>
            <w:vAlign w:val="center"/>
          </w:tcPr>
          <w:p w14:paraId="7140D2AE" w14:textId="0821BF91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R723Q</w:t>
            </w:r>
          </w:p>
        </w:tc>
        <w:tc>
          <w:tcPr>
            <w:tcW w:w="1178" w:type="dxa"/>
            <w:vAlign w:val="center"/>
          </w:tcPr>
          <w:p w14:paraId="5EDF40F0" w14:textId="4F236762" w:rsidR="001030C5" w:rsidRPr="00733599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  <w:vAlign w:val="center"/>
          </w:tcPr>
          <w:p w14:paraId="35CB2E66" w14:textId="704768C6" w:rsidR="001030C5" w:rsidRPr="001E5D3B" w:rsidRDefault="00FD3EC4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B1 (C-terminal) - PB2 (N-terminal) binding region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14-5793","author":[{"dropping-particle":"","family":"Poole","given":"Emma L","non-dropping-particle":"","parse-names":false,"suffix":""},{"dropping-particle":"","family":"Medcalf","given":"Liz","non-dropping-particle":"","parse-names":false,"suffix":""},{"dropping-particle":"","family":"Elton","given":"Debra","non-dropping-particle":"","parse-names":false,"suffix":""},{"dropping-particle":"","family":"Digard","given":"Paul","non-dropping-particle":"","parse-names":false,"suffix":""}],"container-title":"FEBS letters","id":"ITEM-1","issue":"27","issued":{"date-parts":[["2007"]]},"page":"5300-5306","publisher":"Elsevier","title":"Evidence that the C-terminal PB2-binding region of the influenza A virus PB1 protein is a discrete α-helical domain","type":"article-journal","volume":"581"},"uris":["http://www.mendeley.com/documents/?uuid=f4815898-c770-43c4-a297-86677e55da6a"]},{"id":"ITEM-2","itemData":{"ISSN":"0022-1317","author":[{"dropping-particle":"","family":"Toyoda","given":"Tetsuya","non-dropping-particle":"","parse-names":false,"suffix":""},{"dropping-particle":"","family":"Adyshev","given":"Djanybek M","non-dropping-particle":"","parse-names":false,"suffix":""},{"dropping-particle":"","family":"Kobayashi","given":"Makoto","non-dropping-particle":"","parse-names":false,"suffix":""},{"dropping-particle":"","family":"Iwata","given":"Akira","non-dropping-particle":"","parse-names":false,"suffix":""},{"dropping-particle":"","family":"Ishihama","given":"Akira","non-dropping-particle":"","parse-names":false,"suffix":""}],"container-title":"Journal of General Virology","id":"ITEM-2","issue":"9","issued":{"date-parts":[["1996"]]},"page":"2149-2157","publisher":"Microbiology Society","title":"Molecular assembly of the influenza virus RNA polymerase: determination of the subunit-subunit contact sites","type":"article-journal","volume":"77"},"uris":["http://www.mendeley.com/documents/?uuid=6e8ef77d-1d54-4573-adf9-eec7f7b9c30a"]},{"id":"ITEM-3","itemData":{"ISSN":"0261-4189","author":[{"dropping-particle":"","family":"Sugiyama","given":"Kanako","non-dropping-particle":"","parse-names":false,"suffix":""},{"dropping-particle":"","family":"Obayashi","given":"Eiji","non-dropping-particle":"","parse-names":false,"suffix":""},{"dropping-particle":"","family":"Kawaguchi","given":"Atsushi","non-dropping-particle":"","parse-names":false,"suffix":""},{"dropping-particle":"","family":"Suzuki","given":"Yukari","non-dropping-particle":"","parse-names":false,"suffix":""},{"dropping-particle":"","family":"Tame","given":"Jeremy R H","non-dropping-particle":"","parse-names":false,"suffix":""},{"dropping-particle":"","family":"Nagata","given":"Kyosuke","non-dropping-particle":"","parse-names":false,"suffix":""}</w:instrText>
            </w:r>
            <w:r w:rsidR="00FF0848">
              <w:rPr>
                <w:rFonts w:ascii="Times New Roman" w:hAnsi="Times New Roman" w:cs="Times New Roman" w:hint="eastAsia"/>
                <w:sz w:val="16"/>
                <w:szCs w:val="16"/>
              </w:rPr>
              <w:instrText>,{"dropping-particle":"","family":"Park","given":"Sam</w:instrText>
            </w:r>
            <w:r w:rsidR="00FF0848">
              <w:rPr>
                <w:rFonts w:ascii="Times New Roman" w:hAnsi="Times New Roman" w:cs="Times New Roman" w:hint="eastAsia"/>
                <w:sz w:val="16"/>
                <w:szCs w:val="16"/>
              </w:rPr>
              <w:instrText>‐</w:instrText>
            </w:r>
            <w:r w:rsidR="00FF0848">
              <w:rPr>
                <w:rFonts w:ascii="Times New Roman" w:hAnsi="Times New Roman" w:cs="Times New Roman" w:hint="eastAsia"/>
                <w:sz w:val="16"/>
                <w:szCs w:val="16"/>
              </w:rPr>
              <w:instrText>Yong","non-dropping-particle":"","parse-names":false,"suffix":""}],"container-title":"The EMBO journal","id":"ITEM-3","issue":"12","issued":{"date-parts":[["2009"]]},"page":"1803-1811","publisher":"Joh</w:instrText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n Wiley &amp; Sons, Ltd Chichester, UK","title":"Structural insight into the essential PB1–PB2 subunit contact of the influenza virus RNA polymerase","type":"article-journal","volume":"28"},"uris":["http://www.mendeley.com/documents/?uuid=4e79b26a-6a1b-4f05-bbb0-1008385bf92d"]}],"mendeley":{"formattedCitation":"(Poole et al., 2007; Sugiyama et al., 2009; Toyoda et al., 1996)","plainTextFormattedCitation":"(Poole et al., 2007; Sugiyama et al., 2009; Toyoda et al., 1996)","previouslyFormattedCitation":"[37–39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Poole et al., 2007; Sugiyama et al., 2009; Toyoda et al., 1996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4EBFD885" w14:textId="29050587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E7443C" w:rsidRPr="001E5D3B" w14:paraId="5F176E76" w14:textId="77777777" w:rsidTr="00DA5C30">
        <w:tc>
          <w:tcPr>
            <w:tcW w:w="0" w:type="auto"/>
            <w:vAlign w:val="center"/>
          </w:tcPr>
          <w:p w14:paraId="7211D838" w14:textId="71A6D084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5175</w:t>
            </w:r>
          </w:p>
        </w:tc>
        <w:tc>
          <w:tcPr>
            <w:tcW w:w="0" w:type="auto"/>
            <w:vAlign w:val="center"/>
          </w:tcPr>
          <w:p w14:paraId="31A0CF0F" w14:textId="5072A7B6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01344FE4" w14:textId="3E8F1723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B1</w:t>
            </w:r>
          </w:p>
        </w:tc>
        <w:tc>
          <w:tcPr>
            <w:tcW w:w="0" w:type="auto"/>
            <w:vAlign w:val="center"/>
          </w:tcPr>
          <w:p w14:paraId="4EE97E59" w14:textId="06C12C52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2098</w:t>
            </w:r>
          </w:p>
        </w:tc>
        <w:tc>
          <w:tcPr>
            <w:tcW w:w="0" w:type="auto"/>
            <w:vAlign w:val="center"/>
          </w:tcPr>
          <w:p w14:paraId="6EA0EFBA" w14:textId="0EDCDED5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0" w:type="auto"/>
            <w:vAlign w:val="center"/>
          </w:tcPr>
          <w:p w14:paraId="2F199E3E" w14:textId="38F5769F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0" w:type="auto"/>
            <w:vAlign w:val="center"/>
          </w:tcPr>
          <w:p w14:paraId="04D88B1E" w14:textId="283CA313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2.7</w:t>
            </w:r>
          </w:p>
        </w:tc>
        <w:tc>
          <w:tcPr>
            <w:tcW w:w="0" w:type="auto"/>
            <w:vAlign w:val="center"/>
          </w:tcPr>
          <w:p w14:paraId="025DA22B" w14:textId="5E6AEDDC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F700L</w:t>
            </w:r>
          </w:p>
        </w:tc>
        <w:tc>
          <w:tcPr>
            <w:tcW w:w="1178" w:type="dxa"/>
            <w:vAlign w:val="center"/>
          </w:tcPr>
          <w:p w14:paraId="5D22FBCC" w14:textId="1C41EBAD" w:rsidR="001030C5" w:rsidRPr="00733599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  <w:vAlign w:val="center"/>
          </w:tcPr>
          <w:p w14:paraId="2222B973" w14:textId="43DB3DC9" w:rsidR="001030C5" w:rsidRPr="001E5D3B" w:rsidRDefault="00FD3EC4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B1 (C-terminal) - PB2 (N-terminal) binding region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14-5793","author":[{"dropping-particle":"","family":"Poole","given":"Emma L","non-dropping-particle":"","parse-names":false,"suffix":""},{"dropping-particle":"","family":"Medcalf","given":"Liz","non-dropping-particle":"","parse-names":false,"suffix":""},{"dropping-particle":"","family":"Elton","given":"Debra","non-dropping-particle":"","parse-names":false,"suffix":""},{"dropping-particle":"","family":"Digard","given":"Paul","non-dropping-particle":"","parse-names":false,"suffix":""}],"container-title":"FEBS letters","id":"ITEM-1","issue":"27","issued":{"date-parts":[["2007"]]},"page":"5300-5306","publisher":"Elsevier","title":"Evidence that the C-terminal PB2-binding region of the influenza A virus PB1 protein is a discrete α-helical domain","type":"article-journal","volume":"581"},"uris":["http://www.mendeley.com/documents/?uuid=f4815898-c770-43c4-a297-86677e55da6a"]},{"id":"ITEM-2","itemData":{"ISSN":"0022-1317","author":[{"dropping-particle":"","family":"Toyoda","given":"Tetsuya","non-dropping-particle":"","parse-names":false,"suffix":""},{"dropping-particle":"","family":"Adyshev","given":"Djanybek M","non-dropping-particle":"","parse-names":false,"suffix":""},{"dropping-particle":"","family":"Kobayashi","given":"Makoto","non-dropping-particle":"","parse-names":false,"suffix":""},{"dropping-particle":"","family":"Iwata","given":"Akira","non-dropping-particle":"","parse-names":false,"suffix":""},{"dropping-particle":"","family":"Ishihama","given":"Akira","non-dropping-particle":"","parse-names":false,"suffix":""}],"container-title":"Journal of General Virology","id":"ITEM-2","issue":"9","issued":{"date-parts":[["1996"]]},"page":"2149-2157","publisher":"Microbiology Society","title":"Molecular assembly of the influenza virus RNA polymerase: determination of the subunit-subunit contact sites","type":"article-journal","volume":"77"},"uris":["http://www.mendeley.com/documents/?uuid=6e8ef77d-1d54-4573-adf9-eec7f7b9c30a"]},{"id":"ITEM-3","itemData":{"ISSN":"0261-4189","author":[{"dropping-particle":"","family":"Sugiyama","given":"Kanako","non-dropping-particle":"","parse-names":false,"suffix":""},{"dropping-particle":"","family":"Obayashi","given":"Eiji","non-dropping-particle":"","parse-names":false,"suffix":""},{"dropping-particle":"","family":"Kawaguchi","given":"Atsushi","non-dropping-particle":"","parse-names":false,"suffix":""},{"dropping-particle":"","family":"Suzuki","given":"Yukari","non-dropping-particle":"","parse-names":false,"suffix":""},{"dropping-particle":"","family":"Tame","given":"Jeremy R H","non-dropping-particle":"","parse-names":false,"suffix":""},{"dropping-particle":"","family":"Nagata","given":"Kyosuke","non-dropping-particle":"","parse-names":false,"suffix":""}</w:instrText>
            </w:r>
            <w:r w:rsidR="00FF0848">
              <w:rPr>
                <w:rFonts w:ascii="Times New Roman" w:hAnsi="Times New Roman" w:cs="Times New Roman" w:hint="eastAsia"/>
                <w:sz w:val="16"/>
                <w:szCs w:val="16"/>
              </w:rPr>
              <w:instrText>,{"dropping-particle":"","family":"Park","given":"Sam</w:instrText>
            </w:r>
            <w:r w:rsidR="00FF0848">
              <w:rPr>
                <w:rFonts w:ascii="Times New Roman" w:hAnsi="Times New Roman" w:cs="Times New Roman" w:hint="eastAsia"/>
                <w:sz w:val="16"/>
                <w:szCs w:val="16"/>
              </w:rPr>
              <w:instrText>‐</w:instrText>
            </w:r>
            <w:r w:rsidR="00FF0848">
              <w:rPr>
                <w:rFonts w:ascii="Times New Roman" w:hAnsi="Times New Roman" w:cs="Times New Roman" w:hint="eastAsia"/>
                <w:sz w:val="16"/>
                <w:szCs w:val="16"/>
              </w:rPr>
              <w:instrText>Yong","non-dropping-particle":"","parse-names":false,"suffix":""}],"container-title":"The EMBO journal","id":"ITEM-3","issue":"12","issued":{"date-parts":[["2009"]]},"page":"1803-1811","publisher":"Joh</w:instrText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n Wiley &amp; Sons, Ltd Chichester, UK","title":"Structural insight into the essential PB1–PB2 subunit contact of the influenza virus RNA polymerase","type":"article-journal","volume":"28"},"uris":["http://www.mendeley.com/documents/?uuid=4e79b26a-6a1b-4f05-bbb0-1008385bf92d"]}],"mendeley":{"formattedCitation":"(Poole et al., 2007; Sugiyama et al., 2009; Toyoda et al., 1996)","plainTextFormattedCitation":"(Poole et al., 2007; Sugiyama et al., 2009; Toyoda et al., 1996)","previouslyFormattedCitation":"[37–39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Poole et al., 2007; Sugiyama et al., 2009; Toyoda et al., 1996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29313051" w14:textId="02F26A9B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E7443C" w:rsidRPr="001E5D3B" w14:paraId="6D9C7310" w14:textId="77777777" w:rsidTr="00DA5C30">
        <w:tc>
          <w:tcPr>
            <w:tcW w:w="0" w:type="auto"/>
            <w:vAlign w:val="center"/>
          </w:tcPr>
          <w:p w14:paraId="20F5994F" w14:textId="279A560F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79</w:t>
            </w:r>
          </w:p>
        </w:tc>
        <w:tc>
          <w:tcPr>
            <w:tcW w:w="0" w:type="auto"/>
            <w:vAlign w:val="center"/>
          </w:tcPr>
          <w:p w14:paraId="09072985" w14:textId="5DC675D0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INGLE LAIV</w:t>
            </w:r>
          </w:p>
        </w:tc>
        <w:tc>
          <w:tcPr>
            <w:tcW w:w="0" w:type="auto"/>
            <w:vAlign w:val="center"/>
          </w:tcPr>
          <w:p w14:paraId="72D0812B" w14:textId="12776492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B2</w:t>
            </w:r>
          </w:p>
        </w:tc>
        <w:tc>
          <w:tcPr>
            <w:tcW w:w="0" w:type="auto"/>
            <w:vAlign w:val="center"/>
          </w:tcPr>
          <w:p w14:paraId="43F8551E" w14:textId="678FFAFE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268</w:t>
            </w:r>
          </w:p>
        </w:tc>
        <w:tc>
          <w:tcPr>
            <w:tcW w:w="0" w:type="auto"/>
            <w:vAlign w:val="center"/>
          </w:tcPr>
          <w:p w14:paraId="28E63B8A" w14:textId="7A159579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2386D63B" w14:textId="6119A5DA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06D558A6" w14:textId="39C69787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1</w:t>
            </w:r>
          </w:p>
        </w:tc>
        <w:tc>
          <w:tcPr>
            <w:tcW w:w="0" w:type="auto"/>
            <w:vAlign w:val="center"/>
          </w:tcPr>
          <w:p w14:paraId="41B68928" w14:textId="2E630545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R423K</w:t>
            </w:r>
          </w:p>
        </w:tc>
        <w:tc>
          <w:tcPr>
            <w:tcW w:w="1178" w:type="dxa"/>
            <w:vAlign w:val="center"/>
          </w:tcPr>
          <w:p w14:paraId="12B8ADDC" w14:textId="27FB13DB" w:rsidR="001030C5" w:rsidRPr="00733599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  <w:vAlign w:val="center"/>
          </w:tcPr>
          <w:p w14:paraId="51F27ABB" w14:textId="4F681071" w:rsidR="001030C5" w:rsidRPr="001E5D3B" w:rsidRDefault="00106434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B2 cap-binding region with m</w:t>
            </w:r>
            <w:r w:rsidRPr="00106434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7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GTP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545-9985","author":[{"dropping-particle":"","family":"Guilligay","given":"Delphine","non-dropping-particle":"","parse-names":false,"suffix":""},{"dropping-particle":"","family":"Tarendeau","given":"Franck","non-dropping-particle":"","parse-names":false,"suffix":""},{"dropping-particle":"","family":"Resa-Infante","given":"Patricia","non-dropping-particle":"","parse-names":false,"suffix":""},{"dropping-particle":"","family":"Coloma","given":"Rocío","non-dropping-particle":"","parse-names":false,"suffix":""},{"dropping-particle":"","family":"Crepin","given":"Thibaut","non-dropping-particle":"","parse-names":false,"suffix":""},{"dropping-particle":"","family":"Sehr","given":"Peter","non-dropping-particle":"","parse-names":false,"suffix":""},{"dropping-particle":"","family":"Lewis","given":"Joe","non-dropping-particle":"","parse-names":false,"suffix":""},{"dropping-particle":"","family":"Ruigrok","given":"Rob W H","non-dropping-particle":"","parse-names":false,"suffix":""},{"dropping-particle":"","family":"Ortin","given":"Juan","non-dropping-particle":"","parse-names":false,"suffix":""},{"dropping-particle":"","family":"Hart","given":"Darren J","non-dropping-particle":"","parse-names":false,"suffix":""}],"container-title":"Nature structural &amp; molecular biology","id":"ITEM-1","issue":"5","issued":{"date-parts":[["2008"]]},"page":"500","publisher":"Nature Publishing Group","title":"The structural basis for cap binding by influenza virus polymerase subunit PB2","type":"article-journal","volume":"15"},"uris":["http://www.mendeley.com/documents/?uuid=de3441e8-98fc-4128-84a8-2cb4ced29977"]}],"mendeley":{"formattedCitation":"(Guilligay et al., 2008)","plainTextFormattedCitation":"(Guilligay et al., 2008)","previouslyFormattedCitation":"[41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Guilligay et al., 2008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5E5B3F68" w14:textId="2BDD799C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 xml:space="preserve">Viral genome transportation, </w:t>
            </w:r>
            <w:proofErr w:type="gramStart"/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ranscription</w:t>
            </w:r>
            <w:proofErr w:type="gramEnd"/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 xml:space="preserve"> and replication</w:t>
            </w:r>
          </w:p>
        </w:tc>
      </w:tr>
      <w:tr w:rsidR="00E7443C" w:rsidRPr="001E5D3B" w14:paraId="74733E8F" w14:textId="77777777" w:rsidTr="00DA5C30">
        <w:tc>
          <w:tcPr>
            <w:tcW w:w="0" w:type="auto"/>
            <w:vAlign w:val="center"/>
          </w:tcPr>
          <w:p w14:paraId="25F71770" w14:textId="66E44BE6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86</w:t>
            </w:r>
          </w:p>
        </w:tc>
        <w:tc>
          <w:tcPr>
            <w:tcW w:w="0" w:type="auto"/>
            <w:vAlign w:val="center"/>
          </w:tcPr>
          <w:p w14:paraId="134AE973" w14:textId="76DE6531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3BEA9860" w14:textId="0959FA20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B2</w:t>
            </w:r>
          </w:p>
        </w:tc>
        <w:tc>
          <w:tcPr>
            <w:tcW w:w="0" w:type="auto"/>
            <w:vAlign w:val="center"/>
          </w:tcPr>
          <w:p w14:paraId="31E46C2C" w14:textId="32A37440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267</w:t>
            </w:r>
          </w:p>
        </w:tc>
        <w:tc>
          <w:tcPr>
            <w:tcW w:w="0" w:type="auto"/>
            <w:vAlign w:val="center"/>
          </w:tcPr>
          <w:p w14:paraId="2316B0E6" w14:textId="091970F4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388D2406" w14:textId="06B5C180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19ABC410" w14:textId="02FFBDDD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4</w:t>
            </w:r>
          </w:p>
        </w:tc>
        <w:tc>
          <w:tcPr>
            <w:tcW w:w="0" w:type="auto"/>
            <w:vAlign w:val="center"/>
          </w:tcPr>
          <w:p w14:paraId="6D8D5108" w14:textId="2503B4C4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R423G</w:t>
            </w:r>
          </w:p>
        </w:tc>
        <w:tc>
          <w:tcPr>
            <w:tcW w:w="1178" w:type="dxa"/>
            <w:vAlign w:val="center"/>
          </w:tcPr>
          <w:p w14:paraId="616A9B16" w14:textId="66358163" w:rsidR="001030C5" w:rsidRPr="00733599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  <w:vAlign w:val="center"/>
          </w:tcPr>
          <w:p w14:paraId="51CC8C82" w14:textId="2006C035" w:rsidR="001030C5" w:rsidRPr="001E5D3B" w:rsidRDefault="00106434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B2 cap-binding region with m</w:t>
            </w:r>
            <w:r w:rsidRPr="00106434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7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GTP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545-9985","author":[{"dropping-particle":"","family":"Guilligay","given":"Delphine","non-dropping-particle":"","parse-names":false,"suffix":""},{"dropping-particle":"","family":"Tarendeau","given":"Franck","non-dropping-particle":"","parse-names":false,"suffix":""},{"dropping-particle":"","family":"Resa-Infante","given":"Patricia","non-dropping-particle":"","parse-names":false,"suffix":""},{"dropping-particle":"","family":"Coloma","given":"Rocío","non-dropping-particle":"","parse-names":false,"suffix":""},{"dropping-particle":"","family":"Crepin","given":"Thibaut","non-dropping-particle":"","parse-names":false,"suffix":""},{"dropping-particle":"","family":"Sehr","given":"Peter","non-dropping-particle":"","parse-names":false,"suffix":""},{"dropping-particle":"","family":"Lewis","given":"Joe","non-dropping-particle":"","parse-names":false,"suffix":""},{"dropping-particle":"","family":"Ruigrok","given":"Rob W H","non-dropping-particle":"","parse-names":false,"suffix":""},{"dropping-particle":"","family":"Ortin","given":"Juan","non-dropping-particle":"","parse-names":false,"suffix":""},{"dropping-particle":"","family":"Hart","given":"Darren J","non-dropping-particle":"","parse-names":false,"suffix":""}],"container-title":"Nature structural &amp; molecular biology","id":"ITEM-1","issue":"5","issued":{"date-parts":[["2008"]]},"page":"500","publisher":"Nature Publishing Group","title":"The structural basis for cap binding by influenza virus polymerase subunit PB2","type":"article-journal","volume":"15"},"uris":["http://www.mendeley.com/documents/?uuid=de3441e8-98fc-4128-84a8-2cb4ced29977"]}],"mendeley":{"formattedCitation":"(Guilligay et al., 2008)","plainTextFormattedCitation":"(Guilligay et al., 2008)","previouslyFormattedCitation":"[41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Guilligay et al., 2008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2F37382F" w14:textId="0D925AA4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 xml:space="preserve">Viral genome transportation, </w:t>
            </w:r>
            <w:proofErr w:type="gramStart"/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ranscription</w:t>
            </w:r>
            <w:proofErr w:type="gramEnd"/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 xml:space="preserve"> and replication</w:t>
            </w:r>
          </w:p>
        </w:tc>
      </w:tr>
      <w:tr w:rsidR="00E7443C" w:rsidRPr="001E5D3B" w14:paraId="41A31BBA" w14:textId="77777777" w:rsidTr="00DA5C30">
        <w:tc>
          <w:tcPr>
            <w:tcW w:w="0" w:type="auto"/>
            <w:vAlign w:val="center"/>
          </w:tcPr>
          <w:p w14:paraId="0433EBD7" w14:textId="5F409736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86</w:t>
            </w:r>
          </w:p>
        </w:tc>
        <w:tc>
          <w:tcPr>
            <w:tcW w:w="0" w:type="auto"/>
            <w:vAlign w:val="center"/>
          </w:tcPr>
          <w:p w14:paraId="56EB3C32" w14:textId="57B1F178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197120A2" w14:textId="5BDD633B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B2</w:t>
            </w:r>
          </w:p>
        </w:tc>
        <w:tc>
          <w:tcPr>
            <w:tcW w:w="0" w:type="auto"/>
            <w:vAlign w:val="center"/>
          </w:tcPr>
          <w:p w14:paraId="23FDB1DB" w14:textId="43225794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291</w:t>
            </w:r>
          </w:p>
        </w:tc>
        <w:tc>
          <w:tcPr>
            <w:tcW w:w="0" w:type="auto"/>
            <w:vAlign w:val="center"/>
          </w:tcPr>
          <w:p w14:paraId="569CF194" w14:textId="48EE921D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5DEC9E7E" w14:textId="25A91F9F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59893EE8" w14:textId="739F62B8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.7</w:t>
            </w:r>
          </w:p>
        </w:tc>
        <w:tc>
          <w:tcPr>
            <w:tcW w:w="0" w:type="auto"/>
            <w:vAlign w:val="center"/>
          </w:tcPr>
          <w:p w14:paraId="013F4325" w14:textId="52BC224B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M431V</w:t>
            </w:r>
          </w:p>
        </w:tc>
        <w:tc>
          <w:tcPr>
            <w:tcW w:w="1178" w:type="dxa"/>
            <w:vAlign w:val="center"/>
          </w:tcPr>
          <w:p w14:paraId="72FF9564" w14:textId="2DB1A216" w:rsidR="001030C5" w:rsidRPr="00733599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  <w:vAlign w:val="center"/>
          </w:tcPr>
          <w:p w14:paraId="52130AF3" w14:textId="0D8825A2" w:rsidR="001030C5" w:rsidRPr="001E5D3B" w:rsidRDefault="00106434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B2 cap-binding region with m</w:t>
            </w:r>
            <w:r w:rsidRPr="00106434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7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GTP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545-9985","author":[{"dropping-particle":"","family":"Guilligay","given":"Delphine","non-dropping-particle":"","parse-names":false,"suffix":""},{"dropping-particle":"","family":"Tarendeau","given":"Franck","non-dropping-particle":"","parse-names":false,"suffix":""},{"dropping-particle":"","family":"Resa-Infante","given":"Patricia","non-dropping-particle":"","parse-names":false,"suffix":""},{"dropping-particle":"","family":"Coloma","given":"Rocío","non-dropping-particle":"","parse-names":false,"suffix":""},{"dropping-particle":"","family":"Crepin","given":"Thibaut","non-dropping-particle":"","parse-names":false,"suffix":""},{"dropping-particle":"","family":"Sehr","given":"Peter","non-dropping-particle":"","parse-names":false,"suffix":""},{"dropping-particle":"","family":"Lewis","given":"Joe","non-dropping-particle":"","parse-names":false,"suffix":""},{"dropping-particle":"","family":"Ruigrok","given":"Rob W H","non-dropping-particle":"","parse-names":false,"suffix":""},{"dropping-particle":"","family":"Ortin","given":"Juan","non-dropping-particle":"","parse-names":false,"suffix":""},{"dropping-particle":"","family":"Hart","given":"Darren J","non-dropping-particle":"","parse-names":false,"suffix":""}],"container-title":"Nature structural &amp; molecular biology","id":"ITEM-1","issue":"5","issued":{"date-parts":[["2008"]]},"page":"500","publisher":"Nature Publishing Group","title":"The structural basis for cap binding by influenza virus polymerase subunit PB2","type":"article-journal","volume":"15"},"uris":["http://www.mendeley.com/documents/?uuid=de3441e8-98fc-4128-84a8-2cb4ced29977"]}],"mendeley":{"formattedCitation":"(Guilligay et al., 2008)","plainTextFormattedCitation":"(Guilligay et al., 2008)","previouslyFormattedCitation":"[41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Guilligay et al., 2008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3F97E7C4" w14:textId="5D559F09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 xml:space="preserve">Viral genome transportation, </w:t>
            </w:r>
            <w:proofErr w:type="gramStart"/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lastRenderedPageBreak/>
              <w:t>transcription</w:t>
            </w:r>
            <w:proofErr w:type="gramEnd"/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 xml:space="preserve"> and replication</w:t>
            </w:r>
          </w:p>
        </w:tc>
      </w:tr>
      <w:tr w:rsidR="00E7443C" w:rsidRPr="001E5D3B" w14:paraId="4773C89C" w14:textId="77777777" w:rsidTr="00DA5C30">
        <w:tc>
          <w:tcPr>
            <w:tcW w:w="0" w:type="auto"/>
            <w:vAlign w:val="center"/>
          </w:tcPr>
          <w:p w14:paraId="296B7A06" w14:textId="4BF5D898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lastRenderedPageBreak/>
              <w:t>4492</w:t>
            </w:r>
          </w:p>
        </w:tc>
        <w:tc>
          <w:tcPr>
            <w:tcW w:w="0" w:type="auto"/>
            <w:vAlign w:val="center"/>
          </w:tcPr>
          <w:p w14:paraId="1B350EA6" w14:textId="772F9F5E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INGLE LAIV</w:t>
            </w:r>
          </w:p>
        </w:tc>
        <w:tc>
          <w:tcPr>
            <w:tcW w:w="0" w:type="auto"/>
            <w:vAlign w:val="center"/>
          </w:tcPr>
          <w:p w14:paraId="5D7FC14E" w14:textId="5734C4D2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B2</w:t>
            </w:r>
          </w:p>
        </w:tc>
        <w:tc>
          <w:tcPr>
            <w:tcW w:w="0" w:type="auto"/>
            <w:vAlign w:val="center"/>
          </w:tcPr>
          <w:p w14:paraId="0927C6B9" w14:textId="220AB224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076</w:t>
            </w:r>
          </w:p>
        </w:tc>
        <w:tc>
          <w:tcPr>
            <w:tcW w:w="0" w:type="auto"/>
            <w:vAlign w:val="center"/>
          </w:tcPr>
          <w:p w14:paraId="55FF6493" w14:textId="5093640A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41C22C2D" w14:textId="75B78DCC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51258CD8" w14:textId="0EA367FA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4</w:t>
            </w:r>
          </w:p>
        </w:tc>
        <w:tc>
          <w:tcPr>
            <w:tcW w:w="0" w:type="auto"/>
            <w:vAlign w:val="center"/>
          </w:tcPr>
          <w:p w14:paraId="289913C9" w14:textId="3E927019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359E</w:t>
            </w:r>
          </w:p>
        </w:tc>
        <w:tc>
          <w:tcPr>
            <w:tcW w:w="1178" w:type="dxa"/>
            <w:vAlign w:val="center"/>
          </w:tcPr>
          <w:p w14:paraId="1398CD48" w14:textId="12A3E7C8" w:rsidR="001030C5" w:rsidRPr="00733599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  <w:vAlign w:val="center"/>
          </w:tcPr>
          <w:p w14:paraId="6807ECAA" w14:textId="042F18F7" w:rsidR="001030C5" w:rsidRPr="001E5D3B" w:rsidRDefault="00106434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B2 cap-binding region with m</w:t>
            </w:r>
            <w:r w:rsidRPr="00106434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7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GTP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545-9985","author":[{"dropping-particle":"","family":"Guilligay","given":"Delphine","non-dropping-particle":"","parse-names":false,"suffix":""},{"dropping-particle":"","family":"Tarendeau","given":"Franck","non-dropping-particle":"","parse-names":false,"suffix":""},{"dropping-particle":"","family":"Resa-Infante","given":"Patricia","non-dropping-particle":"","parse-names":false,"suffix":""},{"dropping-particle":"","family":"Coloma","given":"Rocío","non-dropping-particle":"","parse-names":false,"suffix":""},{"dropping-particle":"","family":"Crepin","given":"Thibaut","non-dropping-particle":"","parse-names":false,"suffix":""},{"dropping-particle":"","family":"Sehr","given":"Peter","non-dropping-particle":"","parse-names":false,"suffix":""},{"dropping-particle":"","family":"Lewis","given":"Joe","non-dropping-particle":"","parse-names":false,"suffix":""},{"dropping-particle":"","family":"Ruigrok","given":"Rob W H","non-dropping-particle":"","parse-names":false,"suffix":""},{"dropping-particle":"","family":"Ortin","given":"Juan","non-dropping-particle":"","parse-names":false,"suffix":""},{"dropping-particle":"","family":"Hart","given":"Darren J","non-dropping-particle":"","parse-names":false,"suffix":""}],"container-title":"Nature structural &amp; molecular biology","id":"ITEM-1","issue":"5","issued":{"date-parts":[["2008"]]},"page":"500","publisher":"Nature Publishing Group","title":"The structural basis for cap binding by influenza virus polymerase subunit PB2","type":"article-journal","volume":"15"},"uris":["http://www.mendeley.com/documents/?uuid=de3441e8-98fc-4128-84a8-2cb4ced29977"]}],"mendeley":{"formattedCitation":"(Guilligay et al., 2008)","plainTextFormattedCitation":"(Guilligay et al., 2008)","previouslyFormattedCitation":"[41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Guilligay et al., 2008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130F27BA" w14:textId="2F114C2D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 xml:space="preserve">Viral genome transportation, </w:t>
            </w:r>
            <w:proofErr w:type="gramStart"/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ranscription</w:t>
            </w:r>
            <w:proofErr w:type="gramEnd"/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 xml:space="preserve"> and replication</w:t>
            </w:r>
          </w:p>
        </w:tc>
      </w:tr>
      <w:tr w:rsidR="00E7443C" w:rsidRPr="001E5D3B" w14:paraId="06FE4FE7" w14:textId="77777777" w:rsidTr="00DA5C30">
        <w:tc>
          <w:tcPr>
            <w:tcW w:w="0" w:type="auto"/>
            <w:vAlign w:val="center"/>
          </w:tcPr>
          <w:p w14:paraId="3FE3F1CC" w14:textId="3183213A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92</w:t>
            </w:r>
          </w:p>
        </w:tc>
        <w:tc>
          <w:tcPr>
            <w:tcW w:w="0" w:type="auto"/>
            <w:vAlign w:val="center"/>
          </w:tcPr>
          <w:p w14:paraId="26BFF2E2" w14:textId="533EEE95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INGLE LAIV</w:t>
            </w:r>
          </w:p>
        </w:tc>
        <w:tc>
          <w:tcPr>
            <w:tcW w:w="0" w:type="auto"/>
            <w:vAlign w:val="center"/>
          </w:tcPr>
          <w:p w14:paraId="2CD57E6D" w14:textId="1E6F85D5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B2</w:t>
            </w:r>
          </w:p>
        </w:tc>
        <w:tc>
          <w:tcPr>
            <w:tcW w:w="0" w:type="auto"/>
            <w:vAlign w:val="center"/>
          </w:tcPr>
          <w:p w14:paraId="155FE987" w14:textId="0E930D92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189</w:t>
            </w:r>
          </w:p>
        </w:tc>
        <w:tc>
          <w:tcPr>
            <w:tcW w:w="0" w:type="auto"/>
            <w:vAlign w:val="center"/>
          </w:tcPr>
          <w:p w14:paraId="1B8E8FED" w14:textId="4074F400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47342D32" w14:textId="153FA8D8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37B6B68C" w14:textId="693D7245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7</w:t>
            </w:r>
          </w:p>
        </w:tc>
        <w:tc>
          <w:tcPr>
            <w:tcW w:w="0" w:type="auto"/>
            <w:vAlign w:val="center"/>
          </w:tcPr>
          <w:p w14:paraId="7785FB76" w14:textId="31917884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397T</w:t>
            </w:r>
          </w:p>
        </w:tc>
        <w:tc>
          <w:tcPr>
            <w:tcW w:w="1178" w:type="dxa"/>
            <w:vAlign w:val="center"/>
          </w:tcPr>
          <w:p w14:paraId="6A0CDF91" w14:textId="34FFA991" w:rsidR="001030C5" w:rsidRPr="00733599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  <w:vAlign w:val="center"/>
          </w:tcPr>
          <w:p w14:paraId="0AE9A7B4" w14:textId="3E05E000" w:rsidR="001030C5" w:rsidRPr="001E5D3B" w:rsidRDefault="00106434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B2 cap-binding region with m</w:t>
            </w:r>
            <w:r w:rsidRPr="00106434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7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GTP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545-9985","author":[{"dropping-particle":"","family":"Guilligay","given":"Delphine","non-dropping-particle":"","parse-names":false,"suffix":""},{"dropping-particle":"","family":"Tarendeau","given":"Franck","non-dropping-particle":"","parse-names":false,"suffix":""},{"dropping-particle":"","family":"Resa-Infante","given":"Patricia","non-dropping-particle":"","parse-names":false,"suffix":""},{"dropping-particle":"","family":"Coloma","given":"Rocío","non-dropping-particle":"","parse-names":false,"suffix":""},{"dropping-particle":"","family":"Crepin","given":"Thibaut","non-dropping-particle":"","parse-names":false,"suffix":""},{"dropping-particle":"","family":"Sehr","given":"Peter","non-dropping-particle":"","parse-names":false,"suffix":""},{"dropping-particle":"","family":"Lewis","given":"Joe","non-dropping-particle":"","parse-names":false,"suffix":""},{"dropping-particle":"","family":"Ruigrok","given":"Rob W H","non-dropping-particle":"","parse-names":false,"suffix":""},{"dropping-particle":"","family":"Ortin","given":"Juan","non-dropping-particle":"","parse-names":false,"suffix":""},{"dropping-particle":"","family":"Hart","given":"Darren J","non-dropping-particle":"","parse-names":false,"suffix":""}],"container-title":"Nature structural &amp; molecular biology","id":"ITEM-1","issue":"5","issued":{"date-parts":[["2008"]]},"page":"500","publisher":"Nature Publishing Group","title":"The structural basis for cap binding by influenza virus polymerase subunit PB2","type":"article-journal","volume":"15"},"uris":["http://www.mendeley.com/documents/?uuid=de3441e8-98fc-4128-84a8-2cb4ced29977"]}],"mendeley":{"formattedCitation":"(Guilligay et al., 2008)","plainTextFormattedCitation":"(Guilligay et al., 2008)","previouslyFormattedCitation":"[41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Guilligay et al., 2008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40D358B1" w14:textId="440BEE4C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 xml:space="preserve">Viral genome transportation, </w:t>
            </w:r>
            <w:proofErr w:type="gramStart"/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ranscription</w:t>
            </w:r>
            <w:proofErr w:type="gramEnd"/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 xml:space="preserve"> and replication</w:t>
            </w:r>
          </w:p>
        </w:tc>
      </w:tr>
      <w:tr w:rsidR="00E7443C" w:rsidRPr="001E5D3B" w14:paraId="5BA22CA1" w14:textId="77777777" w:rsidTr="00DA5C30">
        <w:tc>
          <w:tcPr>
            <w:tcW w:w="0" w:type="auto"/>
            <w:vAlign w:val="center"/>
          </w:tcPr>
          <w:p w14:paraId="654BFCF9" w14:textId="0E9E7807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92</w:t>
            </w:r>
          </w:p>
        </w:tc>
        <w:tc>
          <w:tcPr>
            <w:tcW w:w="0" w:type="auto"/>
            <w:vAlign w:val="center"/>
          </w:tcPr>
          <w:p w14:paraId="2F34D52B" w14:textId="147E2A7E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INGLE LAIV</w:t>
            </w:r>
          </w:p>
        </w:tc>
        <w:tc>
          <w:tcPr>
            <w:tcW w:w="0" w:type="auto"/>
            <w:vAlign w:val="center"/>
          </w:tcPr>
          <w:p w14:paraId="18E29E00" w14:textId="376DF22E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B2</w:t>
            </w:r>
          </w:p>
        </w:tc>
        <w:tc>
          <w:tcPr>
            <w:tcW w:w="0" w:type="auto"/>
            <w:vAlign w:val="center"/>
          </w:tcPr>
          <w:p w14:paraId="48D43580" w14:textId="4F37C14B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2216</w:t>
            </w:r>
          </w:p>
        </w:tc>
        <w:tc>
          <w:tcPr>
            <w:tcW w:w="0" w:type="auto"/>
            <w:vAlign w:val="center"/>
          </w:tcPr>
          <w:p w14:paraId="10153EA1" w14:textId="57A94B68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1A1052C6" w14:textId="3207BFDA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0" w:type="auto"/>
            <w:vAlign w:val="center"/>
          </w:tcPr>
          <w:p w14:paraId="7F4436D0" w14:textId="73ED3C5E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6</w:t>
            </w:r>
          </w:p>
        </w:tc>
        <w:tc>
          <w:tcPr>
            <w:tcW w:w="0" w:type="auto"/>
            <w:vAlign w:val="center"/>
          </w:tcPr>
          <w:p w14:paraId="76F7D54D" w14:textId="23C9D44E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R739L</w:t>
            </w:r>
          </w:p>
        </w:tc>
        <w:tc>
          <w:tcPr>
            <w:tcW w:w="1178" w:type="dxa"/>
            <w:vAlign w:val="center"/>
          </w:tcPr>
          <w:p w14:paraId="1CBEE209" w14:textId="4F18E535" w:rsidR="001030C5" w:rsidRPr="00733599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  <w:vAlign w:val="center"/>
          </w:tcPr>
          <w:p w14:paraId="61F23EDF" w14:textId="73B5960D" w:rsidR="001030C5" w:rsidRPr="001E5D3B" w:rsidRDefault="00106434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PB2 n</w:t>
            </w:r>
            <w:r w:rsidRPr="00106434">
              <w:rPr>
                <w:rFonts w:ascii="Times New Roman" w:hAnsi="Times New Roman" w:cs="Times New Roman"/>
                <w:sz w:val="16"/>
                <w:szCs w:val="16"/>
              </w:rPr>
              <w:t>uclear localization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region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22-538X","author":[{"dropping-particle":"","family":"Mukaigawa","given":"J","non-dropping-particle":"","parse-names":false,"suffix":""},{"dropping-particle":"","family":"Nayak","given":"DEBI P","non-dropping-particle":"","parse-names":false,"suffix":""}],"container-title":"Journal of virology","id":"ITEM-1","issue":"1","issued":{"date-parts":[["1991"]]},"page":"245-253","publisher":"Am Soc Microbiol","title":"Two signals mediate nuclear localization of influenza virus (A/WSN/33) polymerase basic protein 2.","type":"article-journal","volume":"65"},"uris":["http://www.mendeley.com/documents/?uuid=a3e2a1d2-f90f-4d47-b411-2075811c75c1"]}],"mendeley":{"formattedCitation":"(Mukaigawa &amp; Nayak, 1991)","plainTextFormattedCitation":"(Mukaigawa &amp; Nayak, 1991)","previouslyFormattedCitation":"[42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Mukaigawa &amp; Nayak, 1991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2562D56B" w14:textId="5764D319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 xml:space="preserve">Viral genome transportation, </w:t>
            </w:r>
            <w:proofErr w:type="gramStart"/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ranscription</w:t>
            </w:r>
            <w:proofErr w:type="gramEnd"/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 xml:space="preserve"> and replication</w:t>
            </w:r>
          </w:p>
        </w:tc>
      </w:tr>
      <w:tr w:rsidR="00E7443C" w:rsidRPr="001E5D3B" w14:paraId="293E066A" w14:textId="77777777" w:rsidTr="00DA5C30">
        <w:tc>
          <w:tcPr>
            <w:tcW w:w="0" w:type="auto"/>
            <w:vAlign w:val="center"/>
          </w:tcPr>
          <w:p w14:paraId="7797169E" w14:textId="706F62BB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93</w:t>
            </w:r>
          </w:p>
        </w:tc>
        <w:tc>
          <w:tcPr>
            <w:tcW w:w="0" w:type="auto"/>
            <w:vAlign w:val="center"/>
          </w:tcPr>
          <w:p w14:paraId="7A4BAE72" w14:textId="66652E95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 VAC</w:t>
            </w:r>
          </w:p>
        </w:tc>
        <w:tc>
          <w:tcPr>
            <w:tcW w:w="0" w:type="auto"/>
            <w:vAlign w:val="center"/>
          </w:tcPr>
          <w:p w14:paraId="44703FC7" w14:textId="0FF09239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B2</w:t>
            </w:r>
          </w:p>
        </w:tc>
        <w:tc>
          <w:tcPr>
            <w:tcW w:w="0" w:type="auto"/>
            <w:vAlign w:val="center"/>
          </w:tcPr>
          <w:p w14:paraId="214B9295" w14:textId="64E7DA59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402</w:t>
            </w:r>
          </w:p>
        </w:tc>
        <w:tc>
          <w:tcPr>
            <w:tcW w:w="0" w:type="auto"/>
            <w:vAlign w:val="center"/>
          </w:tcPr>
          <w:p w14:paraId="6B431712" w14:textId="7177845B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07D90F8B" w14:textId="3DD7CE28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2D3600AB" w14:textId="668EF668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1</w:t>
            </w:r>
          </w:p>
        </w:tc>
        <w:tc>
          <w:tcPr>
            <w:tcW w:w="0" w:type="auto"/>
            <w:vAlign w:val="center"/>
          </w:tcPr>
          <w:p w14:paraId="0BC46A4E" w14:textId="5978DF70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468T</w:t>
            </w:r>
          </w:p>
        </w:tc>
        <w:tc>
          <w:tcPr>
            <w:tcW w:w="1178" w:type="dxa"/>
            <w:vAlign w:val="center"/>
          </w:tcPr>
          <w:p w14:paraId="092EDF12" w14:textId="091E11AD" w:rsidR="001030C5" w:rsidRPr="00733599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  <w:vAlign w:val="center"/>
          </w:tcPr>
          <w:p w14:paraId="663079DF" w14:textId="0AD07D4A" w:rsidR="001030C5" w:rsidRPr="001E5D3B" w:rsidRDefault="002E25BF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B2 cap-binding region with m</w:t>
            </w:r>
            <w:r w:rsidRPr="00106434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7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GTP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545-9985","author":[{"dropping-particle":"","family":"Guilligay","given":"Delphine","non-dropping-particle":"","parse-names":false,"suffix":""},{"dropping-particle":"","family":"Tarendeau","given":"Franck","non-dropping-particle":"","parse-names":false,"suffix":""},{"dropping-particle":"","family":"Resa-Infante","given":"Patricia","non-dropping-particle":"","parse-names":false,"suffix":""},{"dropping-particle":"","family":"Coloma","given":"Rocío","non-dropping-particle":"","parse-names":false,"suffix":""},{"dropping-particle":"","family":"Crepin","given":"Thibaut","non-dropping-particle":"","parse-names":false,"suffix":""},{"dropping-particle":"","family":"Sehr","given":"Peter","non-dropping-particle":"","parse-names":false,"suffix":""},{"dropping-particle":"","family":"Lewis","given":"Joe","non-dropping-particle":"","parse-names":false,"suffix":""},{"dropping-particle":"","family":"Ruigrok","given":"Rob W H","non-dropping-particle":"","parse-names":false,"suffix":""},{"dropping-particle":"","family":"Ortin","given":"Juan","non-dropping-particle":"","parse-names":false,"suffix":""},{"dropping-particle":"","family":"Hart","given":"Darren J","non-dropping-particle":"","parse-names":false,"suffix":""}],"container-title":"Nature structural &amp; molecular biology","id":"ITEM-1","issue":"5","issued":{"date-parts":[["2008"]]},"page":"500","publisher":"Nature Publishing Group","title":"The structural basis for cap binding by influenza virus polymerase subunit PB2","type":"article-journal","volume":"15"},"uris":["http://www.mendeley.com/documents/?uuid=de3441e8-98fc-4128-84a8-2cb4ced29977"]}],"mendeley":{"formattedCitation":"(Guilligay et al., 2008)","plainTextFormattedCitation":"(Guilligay et al., 2008)","previouslyFormattedCitation":"[41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Guilligay et al., 2008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6CC05306" w14:textId="644A54CA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 xml:space="preserve">Viral genome transportation, </w:t>
            </w:r>
            <w:proofErr w:type="gramStart"/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ranscription</w:t>
            </w:r>
            <w:proofErr w:type="gramEnd"/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 xml:space="preserve"> and replication</w:t>
            </w:r>
          </w:p>
        </w:tc>
      </w:tr>
      <w:tr w:rsidR="00E7443C" w:rsidRPr="001E5D3B" w14:paraId="0E454914" w14:textId="77777777" w:rsidTr="00DA5C30">
        <w:tc>
          <w:tcPr>
            <w:tcW w:w="0" w:type="auto"/>
            <w:vAlign w:val="center"/>
          </w:tcPr>
          <w:p w14:paraId="4B88E673" w14:textId="7C2B96FE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5166</w:t>
            </w:r>
          </w:p>
        </w:tc>
        <w:tc>
          <w:tcPr>
            <w:tcW w:w="0" w:type="auto"/>
            <w:vAlign w:val="center"/>
          </w:tcPr>
          <w:p w14:paraId="5DFDB0BA" w14:textId="38653C6C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INGLE LAIV</w:t>
            </w:r>
          </w:p>
        </w:tc>
        <w:tc>
          <w:tcPr>
            <w:tcW w:w="0" w:type="auto"/>
            <w:vAlign w:val="center"/>
          </w:tcPr>
          <w:p w14:paraId="6871BF70" w14:textId="1B266170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B2</w:t>
            </w:r>
          </w:p>
        </w:tc>
        <w:tc>
          <w:tcPr>
            <w:tcW w:w="0" w:type="auto"/>
            <w:vAlign w:val="center"/>
          </w:tcPr>
          <w:p w14:paraId="6ECA0CCB" w14:textId="649BADAB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2102</w:t>
            </w:r>
          </w:p>
        </w:tc>
        <w:tc>
          <w:tcPr>
            <w:tcW w:w="0" w:type="auto"/>
            <w:vAlign w:val="center"/>
          </w:tcPr>
          <w:p w14:paraId="5859B12B" w14:textId="33CE3EB7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03EEAE58" w14:textId="50A14326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76A312C6" w14:textId="4D426B38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2</w:t>
            </w:r>
          </w:p>
        </w:tc>
        <w:tc>
          <w:tcPr>
            <w:tcW w:w="0" w:type="auto"/>
            <w:vAlign w:val="center"/>
          </w:tcPr>
          <w:p w14:paraId="69142798" w14:textId="3C691074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D701G</w:t>
            </w:r>
          </w:p>
        </w:tc>
        <w:tc>
          <w:tcPr>
            <w:tcW w:w="1178" w:type="dxa"/>
            <w:vAlign w:val="center"/>
          </w:tcPr>
          <w:p w14:paraId="453FE130" w14:textId="6198D125" w:rsidR="001030C5" w:rsidRPr="00733599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  <w:vAlign w:val="center"/>
          </w:tcPr>
          <w:p w14:paraId="3EAEC8A7" w14:textId="6B576DE5" w:rsidR="001030C5" w:rsidRPr="001E5D3B" w:rsidRDefault="00681C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Essential mammal adapted site for avian influenza virus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553-7374","author":[{"dropping-particle":"","family":"Gao","given":"Yuwei","non-dropping-particle":"","parse-names":false,"suffix":""},{"dropping-particle":"","family":"Zhang","given":"Ying","non-dropping-particle":"","parse-names":false,"suffix":""},{"dropping-particle":"","family":"Shinya","given":"Kyoko","non-dropping-particle":"","parse-names":false,"suffix":""},{"dropping-particle":"","family":"Deng","given":"Guohua","non-dropping-particle":"","parse-names":false,"suffix":""},{"dropping-particle":"","family":"Jiang","given":"Yongping","non-dropping-particle":"","parse-names":false,"suffix":""},{"dropping-particle":"","family":"Li","given":"Zejun","non-dropping-particle":"","parse-names":false,"suffix":""},{"dropping-particle":"","family":"Guan","given":"Yuntao","non-dropping-particle":"","parse-names":false,"suffix":""},{"dropping-particle":"","family":"Tian","given":"Guobin","non-dropping-particle":"","parse-names":false,"suffix":""},{"dropping-particle":"","family":"Li","given":"Yanbing","non-dropping-particle":"","parse-names":false,"suffix":""},{"dropping-particle":"","family":"Shi","given":"Jianzhong","non-dropping-particle":"","parse-names":false,"suffix":""}],"container-title":"PLoS Pathog","id":"ITEM-1","issue":"12","issued":{"date-parts":[["2009"]]},"page":"e1000709","publisher":"Public Library of Science","title":"Identification of amino acids in HA and PB2 critical for the transmission of H5N1 avian influenza viruses in a mammalian host","type":"article-journal","volume":"5"},"uris":["http://www.mendeley.com/documents/?uuid=8a264951-677b-4c72-8dc8-b5ba44657654"]},{"id":"ITEM-2","itemData":{"ISSN":"0022-538X","author":[{"dropping-particle":"","family":"Le","given":"Quynh Mai","non-dropping-particle":"","parse-names":false,"suffix":""},{"dropping-particle":"","family":"Sakai-Tagawa","given":"Yuko","non-dropping-particle":"","parse-names":false,"suffix":""},{"dropping-particle":"","family":"Ozawa","given":"Makoto","non-dropping-particle":"","parse-names":false,"suffix":""},{"dropping-particle":"","family":"Ito","given":"Mustumi","non-dropping-particle":"","parse-names":false,"suffix":""},{"dropping-particle":"","family":"Kawaoka","given":"Yoshihiro","non-dropping-particle":"","parse-names":false,"suffix":""}],"container-title":"Journal of virology","id":"ITEM-2","issue":"10","issued":{"date-parts":[["2009"]]},"page":"5278-5281","publisher":"Am Soc Microbiol","title":"Selection of H5N1 influenza virus PB2 during replication in humans","type":"article-journal","volume":"83"},"uris":["http://www.mendeley.com/documents/?uuid=9caa664b-4d0d-49c4-b292-9ddf263d6d3d"]},{"id":"ITEM-3","itemData":{"author":[{"dropping-particle":"","family":"Steel","given":"John","non-dropping-particle":"","parse-names":false,"suffix":""},{"dropping-particle":"","family":"Lowen","given":"Anice C","non-dropping-particle":"","parse-names":false,"suffix":""},{"dropping-particle":"","family":"Mubareka","given":"Samira","non-dropping-particle":"","parse-names":false,"suffix":""},{"dropping-particle":"","family":"Palese","given":"Peter","non-dropping-particle":"","parse-names":false,"suffix":""}],"container-title":"PLoS pathogens","id":"ITEM-3","issue":"1","issued":{"date-parts":[["2009"]]},"publisher":"Public Library of Science","title":"Transmission of influenza virus in a mammalian host is increased by PB2 amino acids 627K or 627E/701N","type":"article-journal","volume":"5"},"uris":["http://www.mendeley.com/documents/?uuid=863c80f0-37a1-450b-a4c8-eca6241248ce"]},{"id":"ITEM-4","itemData":{"ISSN":"0022-538X","author":[{"dropping-particle":"","family":"Li","given":"Zejun","non-dropping-particle":"","parse-names":false,"suffix":""},{"dropping-particle":"","family":"Chen","given":"Hualan","non-dropping-particle":"","parse-names":false,"suffix":""},{"dropping-particle":"","family":"Jiao","given":"Peirong","non-dropping-particle":"","parse-names":false,"suffix":""},{"dropping-particle":"","family":"Deng","given":"Guohua","non-dropping-particle":"","parse-names":false,"suffix":""},{"dropping-particle":"","family":"Tian","given":"Guobin","non-dropping-particle":"","parse-names":false,"suffix":""},{"dropping-particle":"","family":"Li","given":"Yanbing","non-dropping-particle":"","parse-names":false,"suffix":""},{"dropping-particle":"","family":"Hoffmann","given":"Erich","non-dropping-particle":"","parse-names":false,"suffix":""},{"dropping-particle":"","family":"Webster","given":"Robert G","non-dropping-particle":"","parse-names":false,"suffix":""},{"dropping-particle":"","family":"Matsuoka","given":"Yumiko","non-dropping-particle":"","parse-names":false,"suffix":""},{"dropping-particle":"","family":"Yu","given":"Kangzhen","non-dropping-particle":"","parse-names":false,"suffix":""}],"container-title":"Journal of virology","id":"ITEM-4","issue":"18","issued":{"date-parts":[["2005"]]},"page":"12058-12064","publisher":"Am Soc Microbiol","title":"Molecular basis of replication of duck H5N1 influenza viruses in a mammalian mouse model","type":"article-journal","volume":"79"},"uris":["http://www.mendeley.com/documents/?uuid=6d4a5869-69c8-4d24-a632-b8e123b4215a"]}],"mendeley":{"formattedCitation":"(Gao et al., 2009; Le, Sakai-Tagawa, Ozawa, Ito, &amp; Kawaoka, 2009; Z. Li et al., 2005; Steel, Lowen, Mubareka, &amp; Palese, 2009)","plainTextFormattedCitation":"(Gao et al., 2009; Le, Sakai-Tagawa, Ozawa, Ito, &amp; Kawaoka, 2009; Z. Li et al., 2005; Steel, Lowen, Mubareka, &amp; Palese, 2009)","previouslyFormattedCitation":"[43–46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Gao et al., 2009; Le, Sakai-Tagawa, Ozawa, Ito, &amp; Kawaoka, 2009; Z. Li et al., 2005; Steel, Lowen, Mubareka, &amp; Palese, 2009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52547CD1" w14:textId="2CF599A5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ross-species transmission and adaption</w:t>
            </w:r>
          </w:p>
        </w:tc>
      </w:tr>
      <w:tr w:rsidR="00E7443C" w:rsidRPr="001E5D3B" w14:paraId="42375092" w14:textId="77777777" w:rsidTr="00DA5C30">
        <w:tc>
          <w:tcPr>
            <w:tcW w:w="0" w:type="auto"/>
            <w:vAlign w:val="center"/>
          </w:tcPr>
          <w:p w14:paraId="13112E01" w14:textId="2F4C803E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5167</w:t>
            </w:r>
          </w:p>
        </w:tc>
        <w:tc>
          <w:tcPr>
            <w:tcW w:w="0" w:type="auto"/>
            <w:vAlign w:val="center"/>
          </w:tcPr>
          <w:p w14:paraId="151E9683" w14:textId="1FABB21B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 VAC</w:t>
            </w:r>
          </w:p>
        </w:tc>
        <w:tc>
          <w:tcPr>
            <w:tcW w:w="0" w:type="auto"/>
            <w:vAlign w:val="center"/>
          </w:tcPr>
          <w:p w14:paraId="5180D144" w14:textId="2A74B92A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B2</w:t>
            </w:r>
          </w:p>
        </w:tc>
        <w:tc>
          <w:tcPr>
            <w:tcW w:w="0" w:type="auto"/>
            <w:vAlign w:val="center"/>
          </w:tcPr>
          <w:p w14:paraId="55E907F3" w14:textId="3242C8EE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396</w:t>
            </w:r>
          </w:p>
        </w:tc>
        <w:tc>
          <w:tcPr>
            <w:tcW w:w="0" w:type="auto"/>
            <w:vAlign w:val="center"/>
          </w:tcPr>
          <w:p w14:paraId="67E2E4D8" w14:textId="25A259A9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06721E12" w14:textId="0C565D15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62F845B8" w14:textId="22B98801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7.1</w:t>
            </w:r>
          </w:p>
        </w:tc>
        <w:tc>
          <w:tcPr>
            <w:tcW w:w="0" w:type="auto"/>
            <w:vAlign w:val="center"/>
          </w:tcPr>
          <w:p w14:paraId="699791FC" w14:textId="5DBC9634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D466N</w:t>
            </w:r>
          </w:p>
        </w:tc>
        <w:tc>
          <w:tcPr>
            <w:tcW w:w="1178" w:type="dxa"/>
            <w:vAlign w:val="center"/>
          </w:tcPr>
          <w:p w14:paraId="76C87132" w14:textId="3E9C543B" w:rsidR="001030C5" w:rsidRPr="00733599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  <w:vAlign w:val="center"/>
          </w:tcPr>
          <w:p w14:paraId="02AB86A6" w14:textId="6F9E3450" w:rsidR="001030C5" w:rsidRPr="001E5D3B" w:rsidRDefault="00E5481F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B2 n</w:t>
            </w:r>
            <w:r w:rsidRPr="00106434">
              <w:rPr>
                <w:rFonts w:ascii="Times New Roman" w:hAnsi="Times New Roman" w:cs="Times New Roman"/>
                <w:sz w:val="16"/>
                <w:szCs w:val="16"/>
              </w:rPr>
              <w:t>uclear localization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region and cap-binding region with m</w:t>
            </w:r>
            <w:r w:rsidRPr="00106434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7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GTP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545-9985","author":[{"dropping-particle":"","family":"Guilligay","given":"Delphine","non-dropping-particle":"","parse-names":false,"suffix":""},{"dropping-particle":"","family":"Tarendeau","given":"Franck","non-dropping-particle":"","parse-names":false,"suffix":""},{"dropping-particle":"","family":"Resa-Infante","given":"Patricia","non-dropping-particle":"","parse-names":false,"suffix":""},{"dropping-particle":"","family":"Coloma","given":"Rocío","non-dropping-particle":"","parse-names":false,"suffix":""},{"dropping-particle":"","family":"Crepin","given":"Thibaut","non-dropping-particle":"","parse-names":false,"suffix":""},{"dropping-particle":"","family":"Sehr","given":"Peter","non-dropping-particle":"","parse-names":false,"suffix":""},{"dropping-particle":"","family":"Lewis","given":"Joe","non-dropping-particle":"","parse-names":false,"suffix":""},{"dropping-particle":"","family":"Ruigrok","given":"Rob W H","non-dropping-particle":"","parse-names":false,"suffix":""},{"dropping-particle":"","family":"Ortin","given":"Juan","non-dropping-particle":"","parse-names":false,"suffix":""},{"dropping-particle":"","family":"Hart","given":"Darren J","non-dropping-particle":"","parse-names":false,"suffix":""}],"container-title":"Nature structural &amp; molecular biology","id":"ITEM-1","issue":"5","issued":{"date-parts":[["2008"]]},"page":"500","publisher":"Nature Publishing Group","title":"The structural basis for cap binding by influenza virus polymerase subunit PB2","type":"article-journal","volume":"15"},"uris":["http://www.mendeley.com/documents/?uuid=de3441e8-98fc-4128-84a8-2cb4ced29977"]},{"id":"ITEM-2","itemData":{"ISSN":"0022-538X","author":[{"dropping-particle":"","family":"Mukaigawa","given":"J","non-dropping-particle":"","parse-names":false,"suffix":""},{"dropping-particle":"","family":"Nayak","given":"DEBI P","non-dropping-particle":"","parse-names":false,"suffix":""}],"container-title":"Journal of virology","id":"ITEM-2","issue":"1","issued":{"date-parts":[["1991"]]},"page":"245-253","publisher":"Am Soc Microbiol","title":"Two signals mediate nuclear localization of influenza virus (A/WSN/33) polymerase basic protein 2.","type":"article-journal","volume":"65"},"uris":["http://www.mendeley.com/documents/?uuid=a3e2a1d2-f90f-4d47-b411-2075811c75c1"]}],"mendeley":{"formattedCitation":"(Guilligay et al., 2008; Mukaigawa &amp; Nayak, 1991)","plainTextFormattedCitation":"(Guilligay et al., 2008; Mukaigawa &amp; Nayak, 1991)","previouslyFormattedCitation":"[41,42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Guilligay et al., 2008; Mukaigawa &amp; Nayak, 1991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09594EF9" w14:textId="4F314C10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 xml:space="preserve">Viral genome transportation, </w:t>
            </w:r>
            <w:proofErr w:type="gramStart"/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ranscription</w:t>
            </w:r>
            <w:proofErr w:type="gramEnd"/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 xml:space="preserve"> and replication</w:t>
            </w:r>
          </w:p>
        </w:tc>
      </w:tr>
      <w:tr w:rsidR="00E7443C" w:rsidRPr="001E5D3B" w14:paraId="19CA4E9E" w14:textId="77777777" w:rsidTr="00DA5C30">
        <w:tc>
          <w:tcPr>
            <w:tcW w:w="0" w:type="auto"/>
            <w:vAlign w:val="center"/>
          </w:tcPr>
          <w:p w14:paraId="5F1ABEA7" w14:textId="24E088A4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5175</w:t>
            </w:r>
          </w:p>
        </w:tc>
        <w:tc>
          <w:tcPr>
            <w:tcW w:w="0" w:type="auto"/>
            <w:vAlign w:val="center"/>
          </w:tcPr>
          <w:p w14:paraId="2011047B" w14:textId="57488835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 xml:space="preserve">PRIME </w:t>
            </w: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lastRenderedPageBreak/>
              <w:t>BOOST</w:t>
            </w:r>
          </w:p>
        </w:tc>
        <w:tc>
          <w:tcPr>
            <w:tcW w:w="0" w:type="auto"/>
            <w:vAlign w:val="center"/>
          </w:tcPr>
          <w:p w14:paraId="47E5A72B" w14:textId="5AF051EE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lastRenderedPageBreak/>
              <w:t>PB2</w:t>
            </w:r>
          </w:p>
        </w:tc>
        <w:tc>
          <w:tcPr>
            <w:tcW w:w="0" w:type="auto"/>
            <w:vAlign w:val="center"/>
          </w:tcPr>
          <w:p w14:paraId="504AF735" w14:textId="2B8F95D6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138</w:t>
            </w:r>
          </w:p>
        </w:tc>
        <w:tc>
          <w:tcPr>
            <w:tcW w:w="0" w:type="auto"/>
            <w:vAlign w:val="center"/>
          </w:tcPr>
          <w:p w14:paraId="66FA9D3E" w14:textId="70BDF5C1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376F506E" w14:textId="1EEB3E35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446D5DEF" w14:textId="0DBF9428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2.1</w:t>
            </w:r>
          </w:p>
        </w:tc>
        <w:tc>
          <w:tcPr>
            <w:tcW w:w="0" w:type="auto"/>
            <w:vAlign w:val="center"/>
          </w:tcPr>
          <w:p w14:paraId="32B968BA" w14:textId="42B5D03D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R380G</w:t>
            </w:r>
          </w:p>
        </w:tc>
        <w:tc>
          <w:tcPr>
            <w:tcW w:w="1178" w:type="dxa"/>
            <w:vAlign w:val="center"/>
          </w:tcPr>
          <w:p w14:paraId="0DF36551" w14:textId="0E582278" w:rsidR="001030C5" w:rsidRPr="00733599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  <w:vAlign w:val="center"/>
          </w:tcPr>
          <w:p w14:paraId="4D827B50" w14:textId="1A95543E" w:rsidR="001030C5" w:rsidRPr="001E5D3B" w:rsidRDefault="002E25BF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B2 cap-binding region with m</w:t>
            </w:r>
            <w:r w:rsidRPr="00106434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7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GTP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545-9985","author":[{"dropping-particle":"","family":"Guilligay","given":"Delphine","non-dropping-particle":"","parse-names":false,"suffix":""},{"dropping-particle":"","family":"Tarendeau","given":"Franck","non-dropping-particle":"","parse-names":false,"suffix":""},{"dropping-particle":"","family":"Resa-Infante","given":"Patricia","non-dropping-particle":"","parse-names":false,"suffix":""},{"dropping-particle":"","family":"Coloma","given":"Rocío","non-dropping-particle":"","parse-names":false,"suffix":""},{"dropping-particle":"","family":"Crepin","given":"Thibaut","non-dropping-particle":"","parse-names":false,"suffix":""},{"dropping-particle":"","family":"Sehr","given":"Peter","non-dropping-particle":"","parse-names":false,"suffix":""},{"dropping-particle":"","family":"Lewis","given":"Joe","non-dropping-particle":"","parse-names":false,"suffix":""},{"dropping-particle":"","family":"Ruigrok","given":"Rob W H","non-dropping-particle":"","parse-names":false,"suffix":""},{"dropping-particle":"","family":"Ortin","given":"Juan","non-dropping-particle":"","parse-names":false,"suffix":""},{"dropping-particle":"","family":"Hart","given":"Darren J","non-dropping-particle":"","parse-names":false,"suffix":""}],"container-title":"Nature structural &amp; molecular biology","id":"ITEM-1","issue":"5","issued":{"date-parts":[["2008"]]},"page":"500","publisher":"Nature Publishing Group","title":"The structural basis for cap binding by influenza virus polymerase subunit PB2","type":"article-journal","volume":"15"},"uris":["http://www.mendeley.com/documents/?uuid=de3441e8-98fc-4128-84a8-2cb4ced29977"]}],"mendeley":{"formattedCitation":"(Guilligay et al., 2008)","plainTextFormattedCitation":"(Guilligay et al., 2008)","previouslyFormattedCitation":"[41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(Guilligay et al., </w:t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lastRenderedPageBreak/>
              <w:t>2008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21C19052" w14:textId="7BF3EF27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lastRenderedPageBreak/>
              <w:t xml:space="preserve">Viral genome </w:t>
            </w: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lastRenderedPageBreak/>
              <w:t xml:space="preserve">transportation, </w:t>
            </w:r>
            <w:proofErr w:type="gramStart"/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ranscription</w:t>
            </w:r>
            <w:proofErr w:type="gramEnd"/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 xml:space="preserve"> and replication</w:t>
            </w:r>
          </w:p>
        </w:tc>
      </w:tr>
      <w:tr w:rsidR="00E7443C" w:rsidRPr="001E5D3B" w14:paraId="09ACA55B" w14:textId="77777777" w:rsidTr="00DA5C30">
        <w:tc>
          <w:tcPr>
            <w:tcW w:w="0" w:type="auto"/>
            <w:vAlign w:val="center"/>
          </w:tcPr>
          <w:p w14:paraId="0136B90D" w14:textId="54E6C54E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lastRenderedPageBreak/>
              <w:t>5175</w:t>
            </w:r>
          </w:p>
        </w:tc>
        <w:tc>
          <w:tcPr>
            <w:tcW w:w="0" w:type="auto"/>
            <w:vAlign w:val="center"/>
          </w:tcPr>
          <w:p w14:paraId="2B65DD4C" w14:textId="177F0A56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7DE78193" w14:textId="5083F0DA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B2</w:t>
            </w:r>
          </w:p>
        </w:tc>
        <w:tc>
          <w:tcPr>
            <w:tcW w:w="0" w:type="auto"/>
            <w:vAlign w:val="center"/>
          </w:tcPr>
          <w:p w14:paraId="3562EF5C" w14:textId="021CA3F2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2221</w:t>
            </w:r>
          </w:p>
        </w:tc>
        <w:tc>
          <w:tcPr>
            <w:tcW w:w="0" w:type="auto"/>
            <w:vAlign w:val="center"/>
          </w:tcPr>
          <w:p w14:paraId="2F855D89" w14:textId="3BBEE3A9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0" w:type="auto"/>
            <w:vAlign w:val="center"/>
          </w:tcPr>
          <w:p w14:paraId="2A6224B1" w14:textId="3AC73396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0" w:type="auto"/>
            <w:vAlign w:val="center"/>
          </w:tcPr>
          <w:p w14:paraId="12265E90" w14:textId="61EF99FF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1</w:t>
            </w:r>
          </w:p>
        </w:tc>
        <w:tc>
          <w:tcPr>
            <w:tcW w:w="0" w:type="auto"/>
            <w:vAlign w:val="center"/>
          </w:tcPr>
          <w:p w14:paraId="65067FFE" w14:textId="02A0D592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741P</w:t>
            </w:r>
          </w:p>
        </w:tc>
        <w:tc>
          <w:tcPr>
            <w:tcW w:w="1178" w:type="dxa"/>
            <w:vAlign w:val="center"/>
          </w:tcPr>
          <w:p w14:paraId="456930A1" w14:textId="662F108F" w:rsidR="001030C5" w:rsidRPr="00733599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  <w:vAlign w:val="center"/>
          </w:tcPr>
          <w:p w14:paraId="6F7B65E7" w14:textId="4C4B6B5D" w:rsidR="001030C5" w:rsidRPr="001E5D3B" w:rsidRDefault="002E25BF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PB2 n</w:t>
            </w:r>
            <w:r w:rsidRPr="00106434">
              <w:rPr>
                <w:rFonts w:ascii="Times New Roman" w:hAnsi="Times New Roman" w:cs="Times New Roman"/>
                <w:sz w:val="16"/>
                <w:szCs w:val="16"/>
              </w:rPr>
              <w:t>uclear localization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region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22-538X","author":[{"dropping-particle":"","family":"Mukaigawa","given":"J","non-dropping-particle":"","parse-names":false,"suffix":""},{"dropping-particle":"","family":"Nayak","given":"DEBI P","non-dropping-particle":"","parse-names":false,"suffix":""}],"container-title":"Journal of virology","id":"ITEM-1","issue":"1","issued":{"date-parts":[["1991"]]},"page":"245-253","publisher":"Am Soc Microbiol","title":"Two signals mediate nuclear localization of influenza virus (A/WSN/33) polymerase basic protein 2.","type":"article-journal","volume":"65"},"uris":["http://www.mendeley.com/documents/?uuid=a3e2a1d2-f90f-4d47-b411-2075811c75c1"]}],"mendeley":{"formattedCitation":"(Mukaigawa &amp; Nayak, 1991)","plainTextFormattedCitation":"(Mukaigawa &amp; Nayak, 1991)","previouslyFormattedCitation":"[42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Mukaigawa &amp; Nayak, 1991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6C0151D1" w14:textId="776A93C7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 xml:space="preserve">Viral genome transportation, </w:t>
            </w:r>
            <w:proofErr w:type="gramStart"/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ranscription</w:t>
            </w:r>
            <w:proofErr w:type="gramEnd"/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 xml:space="preserve"> and replication</w:t>
            </w:r>
          </w:p>
        </w:tc>
      </w:tr>
      <w:tr w:rsidR="00E7443C" w:rsidRPr="001E5D3B" w14:paraId="0B1F7A38" w14:textId="77777777" w:rsidTr="00DA5C30">
        <w:tc>
          <w:tcPr>
            <w:tcW w:w="0" w:type="auto"/>
            <w:vAlign w:val="center"/>
          </w:tcPr>
          <w:p w14:paraId="3F505339" w14:textId="342C3759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5175</w:t>
            </w:r>
          </w:p>
        </w:tc>
        <w:tc>
          <w:tcPr>
            <w:tcW w:w="0" w:type="auto"/>
            <w:vAlign w:val="center"/>
          </w:tcPr>
          <w:p w14:paraId="07959045" w14:textId="75FD984D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0FCC6363" w14:textId="70BBA96B" w:rsidR="001030C5" w:rsidRPr="002F5F67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F67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B2</w:t>
            </w:r>
          </w:p>
        </w:tc>
        <w:tc>
          <w:tcPr>
            <w:tcW w:w="0" w:type="auto"/>
            <w:vAlign w:val="center"/>
          </w:tcPr>
          <w:p w14:paraId="2F0D88E9" w14:textId="2C622CFC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2257</w:t>
            </w:r>
          </w:p>
        </w:tc>
        <w:tc>
          <w:tcPr>
            <w:tcW w:w="0" w:type="auto"/>
            <w:vAlign w:val="center"/>
          </w:tcPr>
          <w:p w14:paraId="354A121C" w14:textId="54789638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75A5903D" w14:textId="760B44DD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6B9B6CB8" w14:textId="03816F94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2</w:t>
            </w:r>
          </w:p>
        </w:tc>
        <w:tc>
          <w:tcPr>
            <w:tcW w:w="0" w:type="auto"/>
            <w:vAlign w:val="center"/>
          </w:tcPr>
          <w:p w14:paraId="44A6B2B9" w14:textId="50E5DDFD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R753G</w:t>
            </w:r>
          </w:p>
        </w:tc>
        <w:tc>
          <w:tcPr>
            <w:tcW w:w="1178" w:type="dxa"/>
            <w:vAlign w:val="center"/>
          </w:tcPr>
          <w:p w14:paraId="4A2341FE" w14:textId="369B3C47" w:rsidR="001030C5" w:rsidRPr="00733599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3599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  <w:proofErr w:type="spellEnd"/>
          </w:p>
        </w:tc>
        <w:tc>
          <w:tcPr>
            <w:tcW w:w="3728" w:type="dxa"/>
            <w:vAlign w:val="center"/>
          </w:tcPr>
          <w:p w14:paraId="45A77E7F" w14:textId="3CE52231" w:rsidR="001030C5" w:rsidRPr="001E5D3B" w:rsidRDefault="002E25BF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PB2 n</w:t>
            </w:r>
            <w:r w:rsidRPr="00106434">
              <w:rPr>
                <w:rFonts w:ascii="Times New Roman" w:hAnsi="Times New Roman" w:cs="Times New Roman"/>
                <w:sz w:val="16"/>
                <w:szCs w:val="16"/>
              </w:rPr>
              <w:t>uclear localization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region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FF0848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22-538X","author":[{"dropping-particle":"","family":"Mukaigawa","given":"J","non-dropping-particle":"","parse-names":false,"suffix":""},{"dropping-particle":"","family":"Nayak","given":"DEBI P","non-dropping-particle":"","parse-names":false,"suffix":""}],"container-title":"Journal of virology","id":"ITEM-1","issue":"1","issued":{"date-parts":[["1991"]]},"page":"245-253","publisher":"Am Soc Microbiol","title":"Two signals mediate nuclear localization of influenza virus (A/WSN/33) polymerase basic protein 2.","type":"article-journal","volume":"65"},"uris":["http://www.mendeley.com/documents/?uuid=a3e2a1d2-f90f-4d47-b411-2075811c75c1"]}],"mendeley":{"formattedCitation":"(Mukaigawa &amp; Nayak, 1991)","plainTextFormattedCitation":"(Mukaigawa &amp; Nayak, 1991)","previouslyFormattedCitation":"[42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FF0848" w:rsidRPr="00FF0848">
              <w:rPr>
                <w:rFonts w:ascii="Times New Roman" w:hAnsi="Times New Roman" w:cs="Times New Roman"/>
                <w:noProof/>
                <w:sz w:val="16"/>
                <w:szCs w:val="16"/>
              </w:rPr>
              <w:t>(Mukaigawa &amp; Nayak, 1991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45ACA414" w14:textId="6FFDD243" w:rsidR="001030C5" w:rsidRPr="001A4FBF" w:rsidRDefault="001030C5" w:rsidP="001030C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 xml:space="preserve">Viral genome transportation, </w:t>
            </w:r>
            <w:proofErr w:type="gramStart"/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ranscription</w:t>
            </w:r>
            <w:proofErr w:type="gramEnd"/>
            <w:r w:rsidRPr="001A4FB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 xml:space="preserve"> and replication</w:t>
            </w:r>
          </w:p>
        </w:tc>
      </w:tr>
    </w:tbl>
    <w:p w14:paraId="6115A3BF" w14:textId="6C60CB93" w:rsidR="001E5D3B" w:rsidRDefault="001E5D3B"/>
    <w:p w14:paraId="586EC195" w14:textId="6735CA8C" w:rsidR="00180C82" w:rsidRPr="00C94FF5" w:rsidRDefault="00C94FF5">
      <w:pPr>
        <w:rPr>
          <w:rFonts w:ascii="Times New Roman" w:hAnsi="Times New Roman" w:cs="Times New Roman"/>
          <w:b/>
          <w:bCs/>
        </w:rPr>
      </w:pPr>
      <w:r w:rsidRPr="00C94FF5">
        <w:rPr>
          <w:rFonts w:ascii="Times New Roman" w:hAnsi="Times New Roman" w:cs="Times New Roman"/>
          <w:b/>
          <w:bCs/>
        </w:rPr>
        <w:t>Reference</w:t>
      </w:r>
    </w:p>
    <w:bookmarkStart w:id="0" w:name="OLE_LINK1"/>
    <w:p w14:paraId="76D80729" w14:textId="676F9BAE" w:rsidR="00FF0848" w:rsidRPr="00FF0848" w:rsidRDefault="00180C82" w:rsidP="00FF0848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180C82">
        <w:rPr>
          <w:rFonts w:ascii="Times New Roman" w:hAnsi="Times New Roman" w:cs="Times New Roman"/>
        </w:rPr>
        <w:fldChar w:fldCharType="begin" w:fldLock="1"/>
      </w:r>
      <w:r w:rsidRPr="00180C82">
        <w:rPr>
          <w:rFonts w:ascii="Times New Roman" w:hAnsi="Times New Roman" w:cs="Times New Roman"/>
        </w:rPr>
        <w:instrText xml:space="preserve">ADDIN Mendeley Bibliography CSL_BIBLIOGRAPHY </w:instrText>
      </w:r>
      <w:r w:rsidRPr="00180C82">
        <w:rPr>
          <w:rFonts w:ascii="Times New Roman" w:hAnsi="Times New Roman" w:cs="Times New Roman"/>
        </w:rPr>
        <w:fldChar w:fldCharType="separate"/>
      </w:r>
      <w:r w:rsidR="00FF0848" w:rsidRPr="00FF0848">
        <w:rPr>
          <w:rFonts w:ascii="Times New Roman" w:hAnsi="Times New Roman" w:cs="Times New Roman"/>
          <w:noProof/>
          <w:kern w:val="0"/>
          <w:sz w:val="20"/>
        </w:rPr>
        <w:t xml:space="preserve">Albo, C., Valencia, A., &amp; Portela, A. (1995). Identification of an RNA binding region within the N-terminal third of the influenza A virus nucleoprotein. </w:t>
      </w:r>
      <w:r w:rsidR="00FF0848"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Journal of Virology</w:t>
      </w:r>
      <w:r w:rsidR="00FF0848" w:rsidRPr="00FF0848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="00FF0848"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69</w:t>
      </w:r>
      <w:r w:rsidR="00FF0848" w:rsidRPr="00FF0848">
        <w:rPr>
          <w:rFonts w:ascii="Times New Roman" w:hAnsi="Times New Roman" w:cs="Times New Roman"/>
          <w:noProof/>
          <w:kern w:val="0"/>
          <w:sz w:val="20"/>
        </w:rPr>
        <w:t>(6), 3799–3806.</w:t>
      </w:r>
    </w:p>
    <w:p w14:paraId="5897A7B4" w14:textId="77777777" w:rsidR="00FF0848" w:rsidRPr="00FF0848" w:rsidRDefault="00FF0848" w:rsidP="00FF0848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Baudin, F., Petit, I., Weissenhorn, W., &amp; Ruigrok, R. W. H. (2001). In vitro dissection of the membrane and RNP binding activities of influenza virus M1 protein.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Virology</w:t>
      </w: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281</w:t>
      </w:r>
      <w:r w:rsidRPr="00FF0848">
        <w:rPr>
          <w:rFonts w:ascii="Times New Roman" w:hAnsi="Times New Roman" w:cs="Times New Roman"/>
          <w:noProof/>
          <w:kern w:val="0"/>
          <w:sz w:val="20"/>
        </w:rPr>
        <w:t>(1), 102–108.</w:t>
      </w:r>
    </w:p>
    <w:p w14:paraId="4D098F50" w14:textId="77777777" w:rsidR="00FF0848" w:rsidRPr="00FF0848" w:rsidRDefault="00FF0848" w:rsidP="00FF0848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Biswas, S. K., Boutz, P. L., &amp; Nayak, D. P. (1998). Influenza virus nucleoprotein interacts with influenza virus polymerase proteins.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Journal of Virology</w:t>
      </w: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72</w:t>
      </w:r>
      <w:r w:rsidRPr="00FF0848">
        <w:rPr>
          <w:rFonts w:ascii="Times New Roman" w:hAnsi="Times New Roman" w:cs="Times New Roman"/>
          <w:noProof/>
          <w:kern w:val="0"/>
          <w:sz w:val="20"/>
        </w:rPr>
        <w:t>(7), 5493–5501.</w:t>
      </w:r>
    </w:p>
    <w:p w14:paraId="02CBD1A0" w14:textId="77777777" w:rsidR="00FF0848" w:rsidRPr="00FF0848" w:rsidRDefault="00FF0848" w:rsidP="00FF0848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Bornholdt, Z. A., &amp; Prasad, B. V. V. (2006). X-ray structure of influenza virus NS1 effector domain.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Nature Structural &amp; Molecular Biology</w:t>
      </w: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13</w:t>
      </w:r>
      <w:r w:rsidRPr="00FF0848">
        <w:rPr>
          <w:rFonts w:ascii="Times New Roman" w:hAnsi="Times New Roman" w:cs="Times New Roman"/>
          <w:noProof/>
          <w:kern w:val="0"/>
          <w:sz w:val="20"/>
        </w:rPr>
        <w:t>(6), 559–560.</w:t>
      </w:r>
    </w:p>
    <w:p w14:paraId="60358745" w14:textId="77777777" w:rsidR="00FF0848" w:rsidRPr="00FF0848" w:rsidRDefault="00FF0848" w:rsidP="00FF0848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FF0848">
        <w:rPr>
          <w:rFonts w:ascii="Times New Roman" w:hAnsi="Times New Roman" w:cs="Times New Roman"/>
          <w:noProof/>
          <w:kern w:val="0"/>
          <w:sz w:val="20"/>
        </w:rPr>
        <w:lastRenderedPageBreak/>
        <w:t xml:space="preserve">Cheng, A., Wong, S. M., &amp; Yuan, Y. A. (2009). Structural basis for dsRNA recognition by NS1 protein of influenza A virus.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Cell Research</w:t>
      </w: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19</w:t>
      </w:r>
      <w:r w:rsidRPr="00FF0848">
        <w:rPr>
          <w:rFonts w:ascii="Times New Roman" w:hAnsi="Times New Roman" w:cs="Times New Roman"/>
          <w:noProof/>
          <w:kern w:val="0"/>
          <w:sz w:val="20"/>
        </w:rPr>
        <w:t>(2), 187–195.</w:t>
      </w:r>
    </w:p>
    <w:p w14:paraId="009338FD" w14:textId="77777777" w:rsidR="00FF0848" w:rsidRPr="00FF0848" w:rsidRDefault="00FF0848" w:rsidP="00FF0848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Collins, P. J., Haire, L. F., Lin, Y. P., Liu, J., Russell, R. J., Walker, P. A., … Gamblin, S. J. (2008). Crystal structures of oseltamivir-resistant influenza virus neuraminidase mutants.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Nature</w:t>
      </w: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453</w:t>
      </w:r>
      <w:r w:rsidRPr="00FF0848">
        <w:rPr>
          <w:rFonts w:ascii="Times New Roman" w:hAnsi="Times New Roman" w:cs="Times New Roman"/>
          <w:noProof/>
          <w:kern w:val="0"/>
          <w:sz w:val="20"/>
        </w:rPr>
        <w:t>(7199), 1258–1261.</w:t>
      </w:r>
    </w:p>
    <w:p w14:paraId="2AFE0100" w14:textId="77777777" w:rsidR="00FF0848" w:rsidRPr="00FF0848" w:rsidRDefault="00FF0848" w:rsidP="00FF0848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Das, K., Ma, L.-C., Xiao, R., Radvansky, B., Aramini, J., Zhao, L., … Arnold, E. (2008). Structural basis for suppression of a host antiviral response by influenza A virus.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Proceedings of the National Academy of Sciences</w:t>
      </w: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105</w:t>
      </w:r>
      <w:r w:rsidRPr="00FF0848">
        <w:rPr>
          <w:rFonts w:ascii="Times New Roman" w:hAnsi="Times New Roman" w:cs="Times New Roman"/>
          <w:noProof/>
          <w:kern w:val="0"/>
          <w:sz w:val="20"/>
        </w:rPr>
        <w:t>(35), 13093–13098.</w:t>
      </w:r>
    </w:p>
    <w:p w14:paraId="6D793497" w14:textId="77777777" w:rsidR="00FF0848" w:rsidRPr="00FF0848" w:rsidRDefault="00FF0848" w:rsidP="00FF0848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Desmet, E. A., Bussey, K. A., Stone, R., &amp; Takimoto, T. (2013). Identification of the N-terminal domain of the influenza virus PA responsible for the suppression of host protein synthesis.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Journal of Virology</w:t>
      </w: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87</w:t>
      </w:r>
      <w:r w:rsidRPr="00FF0848">
        <w:rPr>
          <w:rFonts w:ascii="Times New Roman" w:hAnsi="Times New Roman" w:cs="Times New Roman"/>
          <w:noProof/>
          <w:kern w:val="0"/>
          <w:sz w:val="20"/>
        </w:rPr>
        <w:t>(6), 3108–3118.</w:t>
      </w:r>
    </w:p>
    <w:p w14:paraId="5DE37728" w14:textId="77777777" w:rsidR="00FF0848" w:rsidRPr="00FF0848" w:rsidRDefault="00FF0848" w:rsidP="00FF0848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Ehrhardt, C., Wolff, T., Pleschka, S., Planz, O., Beermann, W., Bode, J. G., … Ludwig, S. (2007). Influenza A virus NS1 protein activates the PI3K/Akt pathway to mediate antiapoptotic signaling responses.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Journal of Virology</w:t>
      </w: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81</w:t>
      </w:r>
      <w:r w:rsidRPr="00FF0848">
        <w:rPr>
          <w:rFonts w:ascii="Times New Roman" w:hAnsi="Times New Roman" w:cs="Times New Roman"/>
          <w:noProof/>
          <w:kern w:val="0"/>
          <w:sz w:val="20"/>
        </w:rPr>
        <w:t>(7), 3058–3067.</w:t>
      </w:r>
    </w:p>
    <w:p w14:paraId="7A5F2A25" w14:textId="77777777" w:rsidR="00FF0848" w:rsidRPr="00FF0848" w:rsidRDefault="00FF0848" w:rsidP="00FF0848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Elton, D., Medcalf, E., Bishop, K., &amp; Digard, P. (1999). Oligomerization of the influenza virus nucleoprotein: identification of positive and negative sequence elements.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Virology</w:t>
      </w: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260</w:t>
      </w:r>
      <w:r w:rsidRPr="00FF0848">
        <w:rPr>
          <w:rFonts w:ascii="Times New Roman" w:hAnsi="Times New Roman" w:cs="Times New Roman"/>
          <w:noProof/>
          <w:kern w:val="0"/>
          <w:sz w:val="20"/>
        </w:rPr>
        <w:t>(1), 190–200.</w:t>
      </w:r>
    </w:p>
    <w:p w14:paraId="2FE0CDDF" w14:textId="77777777" w:rsidR="00FF0848" w:rsidRPr="00FF0848" w:rsidRDefault="00FF0848" w:rsidP="00FF0848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Elton, D., Medcalf, L., Bishop, K., Harrison, D., &amp; Digard, P. (1999). Identification of amino acid residues of influenza virus nucleoprotein essential for RNA binding.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Journal of Virology</w:t>
      </w: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73</w:t>
      </w:r>
      <w:r w:rsidRPr="00FF0848">
        <w:rPr>
          <w:rFonts w:ascii="Times New Roman" w:hAnsi="Times New Roman" w:cs="Times New Roman"/>
          <w:noProof/>
          <w:kern w:val="0"/>
          <w:sz w:val="20"/>
        </w:rPr>
        <w:t>(9), 7357–7367.</w:t>
      </w:r>
    </w:p>
    <w:p w14:paraId="5E46A460" w14:textId="77777777" w:rsidR="00FF0848" w:rsidRPr="00FF0848" w:rsidRDefault="00FF0848" w:rsidP="00FF0848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Gallacher, M., Brown, S. G., Hale, B. G., Fearns, R., Olver, R. E., Randall, R. E., &amp; Wilson, S. M. (2009). Cation currents in human airway epithelial cells </w:t>
      </w:r>
      <w:r w:rsidRPr="00FF0848">
        <w:rPr>
          <w:rFonts w:ascii="Times New Roman" w:hAnsi="Times New Roman" w:cs="Times New Roman"/>
          <w:noProof/>
          <w:kern w:val="0"/>
          <w:sz w:val="20"/>
        </w:rPr>
        <w:lastRenderedPageBreak/>
        <w:t xml:space="preserve">induced by infection with influenza A virus.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The Journal of Physiology</w:t>
      </w: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587</w:t>
      </w:r>
      <w:r w:rsidRPr="00FF0848">
        <w:rPr>
          <w:rFonts w:ascii="Times New Roman" w:hAnsi="Times New Roman" w:cs="Times New Roman"/>
          <w:noProof/>
          <w:kern w:val="0"/>
          <w:sz w:val="20"/>
        </w:rPr>
        <w:t>(13), 3159–3173.</w:t>
      </w:r>
    </w:p>
    <w:p w14:paraId="571CD1D6" w14:textId="77777777" w:rsidR="00FF0848" w:rsidRPr="00FF0848" w:rsidRDefault="00FF0848" w:rsidP="00FF0848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Gao, Y., Zhang, Y., Shinya, K., Deng, G., Jiang, Y., Li, Z., … Shi, J. (2009). Identification of amino acids in HA and PB2 critical for the transmission of H5N1 avian influenza viruses in a mammalian host.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PLoS Pathog</w:t>
      </w: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5</w:t>
      </w:r>
      <w:r w:rsidRPr="00FF0848">
        <w:rPr>
          <w:rFonts w:ascii="Times New Roman" w:hAnsi="Times New Roman" w:cs="Times New Roman"/>
          <w:noProof/>
          <w:kern w:val="0"/>
          <w:sz w:val="20"/>
        </w:rPr>
        <w:t>(12), e1000709.</w:t>
      </w:r>
    </w:p>
    <w:p w14:paraId="07AAEC37" w14:textId="77777777" w:rsidR="00FF0848" w:rsidRPr="00FF0848" w:rsidRDefault="00FF0848" w:rsidP="00FF0848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Gregoriades, A., &amp; Frangione, B. (1981). Insertion of influenza M protein into the viral lipid bilayer and localization of site of insertion.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Journal of Virology</w:t>
      </w: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40</w:t>
      </w:r>
      <w:r w:rsidRPr="00FF0848">
        <w:rPr>
          <w:rFonts w:ascii="Times New Roman" w:hAnsi="Times New Roman" w:cs="Times New Roman"/>
          <w:noProof/>
          <w:kern w:val="0"/>
          <w:sz w:val="20"/>
        </w:rPr>
        <w:t>(1), 323–328.</w:t>
      </w:r>
    </w:p>
    <w:p w14:paraId="4334BBEB" w14:textId="77777777" w:rsidR="00FF0848" w:rsidRPr="00FF0848" w:rsidRDefault="00FF0848" w:rsidP="00FF0848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Guilligay, D., Tarendeau, F., Resa-Infante, P., Coloma, R., Crepin, T., Sehr, P., … Hart, D. J. (2008). The structural basis for cap binding by influenza virus polymerase subunit PB2.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Nature Structural &amp; Molecular Biology</w:t>
      </w: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15</w:t>
      </w:r>
      <w:r w:rsidRPr="00FF0848">
        <w:rPr>
          <w:rFonts w:ascii="Times New Roman" w:hAnsi="Times New Roman" w:cs="Times New Roman"/>
          <w:noProof/>
          <w:kern w:val="0"/>
          <w:sz w:val="20"/>
        </w:rPr>
        <w:t>(5), 500.</w:t>
      </w:r>
    </w:p>
    <w:p w14:paraId="5919FA37" w14:textId="77777777" w:rsidR="00FF0848" w:rsidRPr="00FF0848" w:rsidRDefault="00FF0848" w:rsidP="00FF0848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Gupta, S. K., Gupta, S. K., Smita, S., Srivastava, M., Lai, X., Schmitz, U., … Vera, J. (2011). Computational analysis and modeling the effectiveness of ‘Zanamivir’targeting neuraminidase protein in pandemic H1N1 strains.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Infection, Genetics and Evolution</w:t>
      </w: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11</w:t>
      </w:r>
      <w:r w:rsidRPr="00FF0848">
        <w:rPr>
          <w:rFonts w:ascii="Times New Roman" w:hAnsi="Times New Roman" w:cs="Times New Roman"/>
          <w:noProof/>
          <w:kern w:val="0"/>
          <w:sz w:val="20"/>
        </w:rPr>
        <w:t>(5), 1072–1082.</w:t>
      </w:r>
    </w:p>
    <w:p w14:paraId="54A0F3A2" w14:textId="77777777" w:rsidR="00FF0848" w:rsidRPr="00FF0848" w:rsidRDefault="00FF0848" w:rsidP="00FF0848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Hale, B. G., Barclay, W. S., Randall, R. E., &amp; Russell, R. J. (2008). Structure of an avian influenza A virus NS1 protein effector domain.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Virology</w:t>
      </w: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378</w:t>
      </w:r>
      <w:r w:rsidRPr="00FF0848">
        <w:rPr>
          <w:rFonts w:ascii="Times New Roman" w:hAnsi="Times New Roman" w:cs="Times New Roman"/>
          <w:noProof/>
          <w:kern w:val="0"/>
          <w:sz w:val="20"/>
        </w:rPr>
        <w:t>(1), 1–5.</w:t>
      </w:r>
    </w:p>
    <w:p w14:paraId="3DAF7E05" w14:textId="77777777" w:rsidR="00FF0848" w:rsidRPr="00FF0848" w:rsidRDefault="00FF0848" w:rsidP="00FF0848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Hale, B. G., Kerry, P. S., Jackson, D., Precious, B. L., Gray, A., Killip, M. J., … Russell, R. J. (2010). Structural insights into phosphoinositide 3-kinase activation by the influenza A virus NS1 protein.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Proceedings of the National Academy of Sciences</w:t>
      </w: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107</w:t>
      </w:r>
      <w:r w:rsidRPr="00FF0848">
        <w:rPr>
          <w:rFonts w:ascii="Times New Roman" w:hAnsi="Times New Roman" w:cs="Times New Roman"/>
          <w:noProof/>
          <w:kern w:val="0"/>
          <w:sz w:val="20"/>
        </w:rPr>
        <w:t>(5), 1954–1959.</w:t>
      </w:r>
    </w:p>
    <w:p w14:paraId="10825C70" w14:textId="77777777" w:rsidR="00FF0848" w:rsidRPr="00FF0848" w:rsidRDefault="00FF0848" w:rsidP="00FF0848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Hale, B. G., Knebel, A., Botting, C. H., Galloway, C. S., Precious, B. L., Jackson, D., … Randall, R. E. (2009). CDK/ERK-mediated phosphorylation of the human influenza A virus NS1 protein at threonine-215.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Virology</w:t>
      </w: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383</w:t>
      </w:r>
      <w:r w:rsidRPr="00FF0848">
        <w:rPr>
          <w:rFonts w:ascii="Times New Roman" w:hAnsi="Times New Roman" w:cs="Times New Roman"/>
          <w:noProof/>
          <w:kern w:val="0"/>
          <w:sz w:val="20"/>
        </w:rPr>
        <w:t>(1), 6–11.</w:t>
      </w:r>
    </w:p>
    <w:p w14:paraId="7420E743" w14:textId="77777777" w:rsidR="00FF0848" w:rsidRPr="00FF0848" w:rsidRDefault="00FF0848" w:rsidP="00FF0848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FF0848">
        <w:rPr>
          <w:rFonts w:ascii="Times New Roman" w:hAnsi="Times New Roman" w:cs="Times New Roman"/>
          <w:noProof/>
          <w:kern w:val="0"/>
          <w:sz w:val="20"/>
        </w:rPr>
        <w:lastRenderedPageBreak/>
        <w:t xml:space="preserve">Hale, B. G., Randall, R. E., Ortín, J., &amp; Jackson, D. (2008). The multifunctional NS1 protein of influenza A viruses.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Journal of General Virology</w:t>
      </w: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89</w:t>
      </w:r>
      <w:r w:rsidRPr="00FF0848">
        <w:rPr>
          <w:rFonts w:ascii="Times New Roman" w:hAnsi="Times New Roman" w:cs="Times New Roman"/>
          <w:noProof/>
          <w:kern w:val="0"/>
          <w:sz w:val="20"/>
        </w:rPr>
        <w:t>(10), 2359–2376.</w:t>
      </w:r>
    </w:p>
    <w:p w14:paraId="2D54E67C" w14:textId="77777777" w:rsidR="00FF0848" w:rsidRPr="00FF0848" w:rsidRDefault="00FF0848" w:rsidP="00FF0848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Hale, B. G., Steel, J., Medina, R. A., Manicassamy, B., Ye, J., Hickman, D., … Perez, D. R. (2010). Inefficient control of host gene expression by the 2009 pandemic H1N1 influenza A virus NS1 protein.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Journal of Virology</w:t>
      </w: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84</w:t>
      </w:r>
      <w:r w:rsidRPr="00FF0848">
        <w:rPr>
          <w:rFonts w:ascii="Times New Roman" w:hAnsi="Times New Roman" w:cs="Times New Roman"/>
          <w:noProof/>
          <w:kern w:val="0"/>
          <w:sz w:val="20"/>
        </w:rPr>
        <w:t>(14), 6909–6922.</w:t>
      </w:r>
    </w:p>
    <w:p w14:paraId="2D1AE150" w14:textId="77777777" w:rsidR="00FF0848" w:rsidRPr="00FF0848" w:rsidRDefault="00FF0848" w:rsidP="00FF0848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He, X., Zhou, J., Bartlam, M., Zhang, R., Ma, J., Lou, Z., … Zeng, Z. (2008). Crystal structure of the polymerase PA C–PB1 N complex from an avian influenza H5N1 virus.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Nature</w:t>
      </w: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454</w:t>
      </w:r>
      <w:r w:rsidRPr="00FF0848">
        <w:rPr>
          <w:rFonts w:ascii="Times New Roman" w:hAnsi="Times New Roman" w:cs="Times New Roman"/>
          <w:noProof/>
          <w:kern w:val="0"/>
          <w:sz w:val="20"/>
        </w:rPr>
        <w:t>(7208), 1123–1126.</w:t>
      </w:r>
    </w:p>
    <w:p w14:paraId="7B4291BA" w14:textId="77777777" w:rsidR="00FF0848" w:rsidRPr="00FF0848" w:rsidRDefault="00FF0848" w:rsidP="00FF0848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Heikkinen, L. S., Kazlauskas, A., Melén, K., Wagner, R., Ziegler, T., Julkunen, I., &amp; Saksela, K. (2008). Avian and 1918 Spanish influenza a virus NS1 proteins bind to Crk/CrkL Src homology 3 domains to activate host cell signaling.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Journal of Biological Chemistry</w:t>
      </w: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283</w:t>
      </w:r>
      <w:r w:rsidRPr="00FF0848">
        <w:rPr>
          <w:rFonts w:ascii="Times New Roman" w:hAnsi="Times New Roman" w:cs="Times New Roman"/>
          <w:noProof/>
          <w:kern w:val="0"/>
          <w:sz w:val="20"/>
        </w:rPr>
        <w:t>(9), 5719–5727.</w:t>
      </w:r>
    </w:p>
    <w:p w14:paraId="43DD7A57" w14:textId="77777777" w:rsidR="00FF0848" w:rsidRPr="00FF0848" w:rsidRDefault="00FF0848" w:rsidP="00FF0848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Hui, E. K.-W., Smee, D. F., Wong, M.-H., &amp; Nayak, D. P. (2006). Mutations in influenza virus M1 CCHH, the putative zinc finger motif, cause attenuation in mice and protect mice against lethal influenza virus infection.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Journal of Virology</w:t>
      </w: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80</w:t>
      </w:r>
      <w:r w:rsidRPr="00FF0848">
        <w:rPr>
          <w:rFonts w:ascii="Times New Roman" w:hAnsi="Times New Roman" w:cs="Times New Roman"/>
          <w:noProof/>
          <w:kern w:val="0"/>
          <w:sz w:val="20"/>
        </w:rPr>
        <w:t>(12), 5697–5707.</w:t>
      </w:r>
    </w:p>
    <w:p w14:paraId="22AB397E" w14:textId="77777777" w:rsidR="00FF0848" w:rsidRPr="00FF0848" w:rsidRDefault="00FF0848" w:rsidP="00FF0848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Le, Q. M., Sakai-Tagawa, Y., Ozawa, M., Ito, M., &amp; Kawaoka, Y. (2009). Selection of H5N1 influenza virus PB2 during replication in humans.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Journal of Virology</w:t>
      </w: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83</w:t>
      </w:r>
      <w:r w:rsidRPr="00FF0848">
        <w:rPr>
          <w:rFonts w:ascii="Times New Roman" w:hAnsi="Times New Roman" w:cs="Times New Roman"/>
          <w:noProof/>
          <w:kern w:val="0"/>
          <w:sz w:val="20"/>
        </w:rPr>
        <w:t>(10), 5278–5281.</w:t>
      </w:r>
    </w:p>
    <w:p w14:paraId="1DC9611B" w14:textId="77777777" w:rsidR="00FF0848" w:rsidRPr="00FF0848" w:rsidRDefault="00FF0848" w:rsidP="00FF0848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Li, Y., Yamakita, Y., &amp; Krug, R. M. (1998). Regulation of a nuclear export signal by an adjacent inhibitory sequence: the effector domain of the influenza virus NS1 protein.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Proceedings of the National Academy of Sciences</w:t>
      </w: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95</w:t>
      </w:r>
      <w:r w:rsidRPr="00FF0848">
        <w:rPr>
          <w:rFonts w:ascii="Times New Roman" w:hAnsi="Times New Roman" w:cs="Times New Roman"/>
          <w:noProof/>
          <w:kern w:val="0"/>
          <w:sz w:val="20"/>
        </w:rPr>
        <w:t>(9), 4864–4869.</w:t>
      </w:r>
    </w:p>
    <w:p w14:paraId="519F037A" w14:textId="77777777" w:rsidR="00FF0848" w:rsidRPr="00FF0848" w:rsidRDefault="00FF0848" w:rsidP="00FF0848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FF0848">
        <w:rPr>
          <w:rFonts w:ascii="Times New Roman" w:hAnsi="Times New Roman" w:cs="Times New Roman"/>
          <w:noProof/>
          <w:kern w:val="0"/>
          <w:sz w:val="20"/>
        </w:rPr>
        <w:lastRenderedPageBreak/>
        <w:t xml:space="preserve">Li, Z., Chen, H., Jiao, P., Deng, G., Tian, G., Li, Y., … Yu, K. (2005). Molecular basis of replication of duck H5N1 influenza viruses in a mammalian mouse model.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Journal of Virology</w:t>
      </w: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79</w:t>
      </w:r>
      <w:r w:rsidRPr="00FF0848">
        <w:rPr>
          <w:rFonts w:ascii="Times New Roman" w:hAnsi="Times New Roman" w:cs="Times New Roman"/>
          <w:noProof/>
          <w:kern w:val="0"/>
          <w:sz w:val="20"/>
        </w:rPr>
        <w:t>(18), 12058–12064.</w:t>
      </w:r>
    </w:p>
    <w:p w14:paraId="5C5541C6" w14:textId="77777777" w:rsidR="00FF0848" w:rsidRPr="00FF0848" w:rsidRDefault="00FF0848" w:rsidP="00FF0848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Matsuoka, Y., Swayne, D. E., Thomas, C., Rameix-Welti, M.-A., Naffakh, N., Warnes, C., … Subbarao, K. (2009). Neuraminidase stalk length and additional glycosylation of the hemagglutinin influence the virulence of influenza H5N1 viruses for mice.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Journal of Virology</w:t>
      </w: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83</w:t>
      </w:r>
      <w:r w:rsidRPr="00FF0848">
        <w:rPr>
          <w:rFonts w:ascii="Times New Roman" w:hAnsi="Times New Roman" w:cs="Times New Roman"/>
          <w:noProof/>
          <w:kern w:val="0"/>
          <w:sz w:val="20"/>
        </w:rPr>
        <w:t>(9), 4704–4708.</w:t>
      </w:r>
    </w:p>
    <w:p w14:paraId="4DC93CB2" w14:textId="77777777" w:rsidR="00FF0848" w:rsidRPr="00FF0848" w:rsidRDefault="00FF0848" w:rsidP="00FF0848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Mukaigawa, J., &amp; Nayak, D. P. (1991). Two signals mediate nuclear localization of influenza virus (A/WSN/33) polymerase basic protein 2.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Journal of Virology</w:t>
      </w: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65</w:t>
      </w:r>
      <w:r w:rsidRPr="00FF0848">
        <w:rPr>
          <w:rFonts w:ascii="Times New Roman" w:hAnsi="Times New Roman" w:cs="Times New Roman"/>
          <w:noProof/>
          <w:kern w:val="0"/>
          <w:sz w:val="20"/>
        </w:rPr>
        <w:t>(1), 245–253.</w:t>
      </w:r>
    </w:p>
    <w:p w14:paraId="3C2A447E" w14:textId="77777777" w:rsidR="00FF0848" w:rsidRPr="00FF0848" w:rsidRDefault="00FF0848" w:rsidP="00FF0848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Narasaraju, T., Sim, M. K., Ng, H. H., Phoon, M. C., Shanker, N., Lal, S. K., &amp; Chow, V. T. K. (2009). Adaptation of human influenza H3N2 virus in a mouse pneumonitis model: insights into viral virulence, tissue tropism and host pathogenesis.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Microbes and Infection</w:t>
      </w: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11</w:t>
      </w:r>
      <w:r w:rsidRPr="00FF0848">
        <w:rPr>
          <w:rFonts w:ascii="Times New Roman" w:hAnsi="Times New Roman" w:cs="Times New Roman"/>
          <w:noProof/>
          <w:kern w:val="0"/>
          <w:sz w:val="20"/>
        </w:rPr>
        <w:t>(1), 2–11.</w:t>
      </w:r>
    </w:p>
    <w:p w14:paraId="3C9268B8" w14:textId="77777777" w:rsidR="00FF0848" w:rsidRPr="00FF0848" w:rsidRDefault="00FF0848" w:rsidP="00FF0848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Naughtin, M., Dyason, J. C., Mardy, S., Sorn, S., Von Itzstein, M., &amp; Buchy, P. (2011). Neuraminidase inhibitor sensitivity and receptor-binding specificity of Cambodian clade 1 highly pathogenic H5N1 influenza virus.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Antimicrobial Agents and Chemotherapy</w:t>
      </w: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55</w:t>
      </w:r>
      <w:r w:rsidRPr="00FF0848">
        <w:rPr>
          <w:rFonts w:ascii="Times New Roman" w:hAnsi="Times New Roman" w:cs="Times New Roman"/>
          <w:noProof/>
          <w:kern w:val="0"/>
          <w:sz w:val="20"/>
        </w:rPr>
        <w:t>(5), 2004–2010.</w:t>
      </w:r>
    </w:p>
    <w:p w14:paraId="57C8379B" w14:textId="77777777" w:rsidR="00FF0848" w:rsidRPr="00FF0848" w:rsidRDefault="00FF0848" w:rsidP="00FF0848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Noah, D. L., Twu, K. Y., &amp; Krug, R. M. (2003). Cellular antiviral responses against influenza A virus are countered at the posttranscriptional level by the viral NS1A protein via its binding to a cellular protein required for the 3′ end processing of cellular pre-mRNAS.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Virology</w:t>
      </w: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307</w:t>
      </w:r>
      <w:r w:rsidRPr="00FF0848">
        <w:rPr>
          <w:rFonts w:ascii="Times New Roman" w:hAnsi="Times New Roman" w:cs="Times New Roman"/>
          <w:noProof/>
          <w:kern w:val="0"/>
          <w:sz w:val="20"/>
        </w:rPr>
        <w:t>(2), 386–395.</w:t>
      </w:r>
    </w:p>
    <w:p w14:paraId="370A0A34" w14:textId="77777777" w:rsidR="00FF0848" w:rsidRPr="00FF0848" w:rsidRDefault="00FF0848" w:rsidP="00FF0848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Poole, E. L., Medcalf, L., Elton, D., &amp; Digard, P. (2007). Evidence that the C-terminal PB2-binding region of the influenza A virus PB1 protein is a discrete α-helical domain.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FEBS Letters</w:t>
      </w: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581</w:t>
      </w:r>
      <w:r w:rsidRPr="00FF0848">
        <w:rPr>
          <w:rFonts w:ascii="Times New Roman" w:hAnsi="Times New Roman" w:cs="Times New Roman"/>
          <w:noProof/>
          <w:kern w:val="0"/>
          <w:sz w:val="20"/>
        </w:rPr>
        <w:t>(27), 5300–5306.</w:t>
      </w:r>
    </w:p>
    <w:p w14:paraId="17363F04" w14:textId="77777777" w:rsidR="00FF0848" w:rsidRPr="00FF0848" w:rsidRDefault="00FF0848" w:rsidP="00FF0848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FF0848">
        <w:rPr>
          <w:rFonts w:ascii="Times New Roman" w:hAnsi="Times New Roman" w:cs="Times New Roman"/>
          <w:noProof/>
          <w:kern w:val="0"/>
          <w:sz w:val="20"/>
        </w:rPr>
        <w:lastRenderedPageBreak/>
        <w:t xml:space="preserve">Salomon, R., Franks, J., Govorkova, E. A., Ilyushina, N. A., Yen, H.-L., Hulse-Post, D. J., … Webby, R. J. (2006). The polymerase complex genes contribute to the high virulence of the human H5N1 influenza virus isolate A/Vietnam/1203/04.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Journal of Experimental Medicine</w:t>
      </w: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203</w:t>
      </w:r>
      <w:r w:rsidRPr="00FF0848">
        <w:rPr>
          <w:rFonts w:ascii="Times New Roman" w:hAnsi="Times New Roman" w:cs="Times New Roman"/>
          <w:noProof/>
          <w:kern w:val="0"/>
          <w:sz w:val="20"/>
        </w:rPr>
        <w:t>(3), 689–697.</w:t>
      </w:r>
    </w:p>
    <w:p w14:paraId="171C32EE" w14:textId="77777777" w:rsidR="00FF0848" w:rsidRPr="00FF0848" w:rsidRDefault="00FF0848" w:rsidP="00FF0848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Shin, Y.-K., Li, Y., Liu, Q., Anderson, D. H., Babiuk, L. A., &amp; Zhou, Y. (2007). SH3 binding motif 1 in influenza A virus NS1 protein is essential for PI3K/Akt signaling pathway activation.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Journal of Virology</w:t>
      </w: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81</w:t>
      </w:r>
      <w:r w:rsidRPr="00FF0848">
        <w:rPr>
          <w:rFonts w:ascii="Times New Roman" w:hAnsi="Times New Roman" w:cs="Times New Roman"/>
          <w:noProof/>
          <w:kern w:val="0"/>
          <w:sz w:val="20"/>
        </w:rPr>
        <w:t>(23), 12730–12739.</w:t>
      </w:r>
    </w:p>
    <w:p w14:paraId="2FDA89F6" w14:textId="77777777" w:rsidR="00FF0848" w:rsidRPr="00FF0848" w:rsidRDefault="00FF0848" w:rsidP="00FF0848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Steel, J., Lowen, A. C., Mubareka, S., &amp; Palese, P. (2009). Transmission of influenza virus in a mammalian host is increased by PB2 amino acids 627K or 627E/701N.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PLoS Pathogens</w:t>
      </w: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5</w:t>
      </w:r>
      <w:r w:rsidRPr="00FF0848">
        <w:rPr>
          <w:rFonts w:ascii="Times New Roman" w:hAnsi="Times New Roman" w:cs="Times New Roman"/>
          <w:noProof/>
          <w:kern w:val="0"/>
          <w:sz w:val="20"/>
        </w:rPr>
        <w:t>(1).</w:t>
      </w:r>
    </w:p>
    <w:p w14:paraId="6DEB705D" w14:textId="77777777" w:rsidR="00FF0848" w:rsidRPr="00FF0848" w:rsidRDefault="00FF0848" w:rsidP="00FF0848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Sugiyama, K., Obayashi, E., Kawaguchi, A., Suzuki, Y., Tame, J. R. H., Nagata, K., &amp; Park, S. (2009). Structural insight into the essential PB1–PB2 subunit contact of the influenza virus RNA polymerase.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The EMBO Journal</w:t>
      </w: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28</w:t>
      </w:r>
      <w:r w:rsidRPr="00FF0848">
        <w:rPr>
          <w:rFonts w:ascii="Times New Roman" w:hAnsi="Times New Roman" w:cs="Times New Roman"/>
          <w:noProof/>
          <w:kern w:val="0"/>
          <w:sz w:val="20"/>
        </w:rPr>
        <w:t>(12), 1803–1811.</w:t>
      </w:r>
    </w:p>
    <w:p w14:paraId="7C42A35B" w14:textId="77777777" w:rsidR="00FF0848" w:rsidRPr="00FF0848" w:rsidRDefault="00FF0848" w:rsidP="00FF0848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Toyoda, T., Adyshev, D. M., Kobayashi, M., Iwata, A., &amp; Ishihama, A. (1996). Molecular assembly of the influenza virus RNA polymerase: determination of the subunit-subunit contact sites.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Journal of General Virology</w:t>
      </w: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77</w:t>
      </w:r>
      <w:r w:rsidRPr="00FF0848">
        <w:rPr>
          <w:rFonts w:ascii="Times New Roman" w:hAnsi="Times New Roman" w:cs="Times New Roman"/>
          <w:noProof/>
          <w:kern w:val="0"/>
          <w:sz w:val="20"/>
        </w:rPr>
        <w:t>(9), 2149–2157.</w:t>
      </w:r>
    </w:p>
    <w:p w14:paraId="2381D8C4" w14:textId="77777777" w:rsidR="00FF0848" w:rsidRPr="00FF0848" w:rsidRDefault="00FF0848" w:rsidP="00FF0848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Twu, K. Y., Kuo, R.-L., Marklund, J., &amp; Krug, R. M. (2007). The H5N1 influenza virus NS genes selected after 1998 enhance virus replication in mammalian cells.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Journal of Virology</w:t>
      </w: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81</w:t>
      </w:r>
      <w:r w:rsidRPr="00FF0848">
        <w:rPr>
          <w:rFonts w:ascii="Times New Roman" w:hAnsi="Times New Roman" w:cs="Times New Roman"/>
          <w:noProof/>
          <w:kern w:val="0"/>
          <w:sz w:val="20"/>
        </w:rPr>
        <w:t>(15), 8112–8121.</w:t>
      </w:r>
    </w:p>
    <w:p w14:paraId="476590AC" w14:textId="77777777" w:rsidR="00FF0848" w:rsidRPr="00FF0848" w:rsidRDefault="00FF0848" w:rsidP="00FF0848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Van Der Vries, E., Collins, P. J., Vachieri, S. G., Xiong, X., Liu, J., Walker, P. A., … Osterhaus, A. D. M. E. (2012). H1N1 2009 pandemic influenza virus: resistance of the I223R neuraminidase mutant explained by kinetic and structural analysis.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PLoS Pathog</w:t>
      </w: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8</w:t>
      </w:r>
      <w:r w:rsidRPr="00FF0848">
        <w:rPr>
          <w:rFonts w:ascii="Times New Roman" w:hAnsi="Times New Roman" w:cs="Times New Roman"/>
          <w:noProof/>
          <w:kern w:val="0"/>
          <w:sz w:val="20"/>
        </w:rPr>
        <w:t>(9), e1002914.</w:t>
      </w:r>
    </w:p>
    <w:p w14:paraId="1E6BFC8A" w14:textId="77777777" w:rsidR="00FF0848" w:rsidRPr="00FF0848" w:rsidRDefault="00FF0848" w:rsidP="00FF0848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FF0848">
        <w:rPr>
          <w:rFonts w:ascii="Times New Roman" w:hAnsi="Times New Roman" w:cs="Times New Roman"/>
          <w:noProof/>
          <w:kern w:val="0"/>
          <w:sz w:val="20"/>
        </w:rPr>
        <w:lastRenderedPageBreak/>
        <w:t xml:space="preserve">Wang, W., Riedel, K., Lynch, P., Chien, C. Y., Montelione, G. T., &amp; Krug, R. M. (1999). RNA binding by the novel helical domain of the influenza virus NS1 protein requires its dimer structure and a small number of specific basic amino acids.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Rna</w:t>
      </w: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5</w:t>
      </w:r>
      <w:r w:rsidRPr="00FF0848">
        <w:rPr>
          <w:rFonts w:ascii="Times New Roman" w:hAnsi="Times New Roman" w:cs="Times New Roman"/>
          <w:noProof/>
          <w:kern w:val="0"/>
          <w:sz w:val="20"/>
        </w:rPr>
        <w:t>(2), 195–205.</w:t>
      </w:r>
    </w:p>
    <w:p w14:paraId="2FC3FCBF" w14:textId="77777777" w:rsidR="00FF0848" w:rsidRPr="00FF0848" w:rsidRDefault="00FF0848" w:rsidP="00FF0848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Ye, Q., Krug, R. M., &amp; Tao, Y. J. (2006). The mechanism by which influenza A virus nucleoprotein forms oligomers and binds RNA.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Nature</w:t>
      </w: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444</w:t>
      </w:r>
      <w:r w:rsidRPr="00FF0848">
        <w:rPr>
          <w:rFonts w:ascii="Times New Roman" w:hAnsi="Times New Roman" w:cs="Times New Roman"/>
          <w:noProof/>
          <w:kern w:val="0"/>
          <w:sz w:val="20"/>
        </w:rPr>
        <w:t>(7122), 1078–1082.</w:t>
      </w:r>
    </w:p>
    <w:p w14:paraId="0CC3F139" w14:textId="77777777" w:rsidR="00FF0848" w:rsidRPr="00FF0848" w:rsidRDefault="00FF0848" w:rsidP="00FF0848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Ye, Z., Liu, T., Offringa, D. P., McInnis, J., &amp; Levandowski, R. A. (1999). Association of influenza virus matrix protein with ribonucleoproteins.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Journal of Virology</w:t>
      </w: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73</w:t>
      </w:r>
      <w:r w:rsidRPr="00FF0848">
        <w:rPr>
          <w:rFonts w:ascii="Times New Roman" w:hAnsi="Times New Roman" w:cs="Times New Roman"/>
          <w:noProof/>
          <w:kern w:val="0"/>
          <w:sz w:val="20"/>
        </w:rPr>
        <w:t>(9), 7467–7473.</w:t>
      </w:r>
    </w:p>
    <w:p w14:paraId="5409D645" w14:textId="77777777" w:rsidR="00FF0848" w:rsidRPr="00FF0848" w:rsidRDefault="00FF0848" w:rsidP="00FF0848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Yen, H.-L., Hoffmann, E., Taylor, G., Scholtissek, C., Monto, A. S., Webster, R. G., &amp; Govorkova, E. A. (2006). Importance of neuraminidase active-site residues to the neuraminidase inhibitor resistance of influenza viruses.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Journal of Virology</w:t>
      </w: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80</w:t>
      </w:r>
      <w:r w:rsidRPr="00FF0848">
        <w:rPr>
          <w:rFonts w:ascii="Times New Roman" w:hAnsi="Times New Roman" w:cs="Times New Roman"/>
          <w:noProof/>
          <w:kern w:val="0"/>
          <w:sz w:val="20"/>
        </w:rPr>
        <w:t>(17), 8787–8795.</w:t>
      </w:r>
    </w:p>
    <w:p w14:paraId="186E089C" w14:textId="77777777" w:rsidR="00FF0848" w:rsidRPr="00FF0848" w:rsidRDefault="00FF0848" w:rsidP="00FF0848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Yin, C., Khan, J. A., Swapna, G. V. T., Ertekin, A., Krug, R. M., Tong, L., &amp; Montelione, G. T. (2007). Conserved surface features form the double-stranded RNA binding site of non-structural protein 1 (NS1) from influenza A and B viruses.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Journal of Biological Chemistry</w:t>
      </w: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282</w:t>
      </w:r>
      <w:r w:rsidRPr="00FF0848">
        <w:rPr>
          <w:rFonts w:ascii="Times New Roman" w:hAnsi="Times New Roman" w:cs="Times New Roman"/>
          <w:noProof/>
          <w:kern w:val="0"/>
          <w:sz w:val="20"/>
        </w:rPr>
        <w:t>(28), 20584–20592.</w:t>
      </w:r>
    </w:p>
    <w:p w14:paraId="504CFF98" w14:textId="77777777" w:rsidR="00FF0848" w:rsidRPr="00FF0848" w:rsidRDefault="00FF0848" w:rsidP="00FF0848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sz w:val="20"/>
        </w:rPr>
      </w:pP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Zhou, H., Yu, Z., Hu, Y., Tu, J., Zou, W., Peng, Y., … Yu, Z. (2009). The special neuraminidase stalk-motif responsible for increased virulence and pathogenesis of H5N1 influenza A virus.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PloS One</w:t>
      </w:r>
      <w:r w:rsidRPr="00FF0848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FF0848">
        <w:rPr>
          <w:rFonts w:ascii="Times New Roman" w:hAnsi="Times New Roman" w:cs="Times New Roman"/>
          <w:i/>
          <w:iCs/>
          <w:noProof/>
          <w:kern w:val="0"/>
          <w:sz w:val="20"/>
        </w:rPr>
        <w:t>4</w:t>
      </w:r>
      <w:r w:rsidRPr="00FF0848">
        <w:rPr>
          <w:rFonts w:ascii="Times New Roman" w:hAnsi="Times New Roman" w:cs="Times New Roman"/>
          <w:noProof/>
          <w:kern w:val="0"/>
          <w:sz w:val="20"/>
        </w:rPr>
        <w:t>(7), e6277.</w:t>
      </w:r>
    </w:p>
    <w:p w14:paraId="65A634E6" w14:textId="34F64987" w:rsidR="00180C82" w:rsidRDefault="00180C82" w:rsidP="00FF0848">
      <w:pPr>
        <w:autoSpaceDE w:val="0"/>
        <w:autoSpaceDN w:val="0"/>
        <w:adjustRightInd w:val="0"/>
        <w:spacing w:line="480" w:lineRule="auto"/>
        <w:ind w:left="640" w:hanging="640"/>
        <w:jc w:val="left"/>
      </w:pPr>
      <w:r w:rsidRPr="00180C82">
        <w:rPr>
          <w:rFonts w:ascii="Times New Roman" w:hAnsi="Times New Roman" w:cs="Times New Roman"/>
        </w:rPr>
        <w:fldChar w:fldCharType="end"/>
      </w:r>
      <w:bookmarkEnd w:id="0"/>
    </w:p>
    <w:sectPr w:rsidR="00180C82" w:rsidSect="00872360">
      <w:pgSz w:w="15840" w:h="12240" w:orient="landscape"/>
      <w:pgMar w:top="1800" w:right="1440" w:bottom="1800" w:left="1440" w:header="720" w:footer="720" w:gutter="0"/>
      <w:lnNumType w:countBy="1" w:restart="continuous"/>
      <w:cols w:space="720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ECF9137" w14:textId="77777777" w:rsidR="00257ECB" w:rsidRDefault="00257ECB" w:rsidP="00180C82">
      <w:r>
        <w:separator/>
      </w:r>
    </w:p>
  </w:endnote>
  <w:endnote w:type="continuationSeparator" w:id="0">
    <w:p w14:paraId="71A73990" w14:textId="77777777" w:rsidR="00257ECB" w:rsidRDefault="00257ECB" w:rsidP="00180C8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31E6A7F" w14:textId="77777777" w:rsidR="00257ECB" w:rsidRDefault="00257ECB" w:rsidP="00180C82">
      <w:r>
        <w:separator/>
      </w:r>
    </w:p>
  </w:footnote>
  <w:footnote w:type="continuationSeparator" w:id="0">
    <w:p w14:paraId="39FAB16A" w14:textId="77777777" w:rsidR="00257ECB" w:rsidRDefault="00257ECB" w:rsidP="00180C82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2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1E5D3B"/>
    <w:rsid w:val="00036F64"/>
    <w:rsid w:val="000E425C"/>
    <w:rsid w:val="000F5C8F"/>
    <w:rsid w:val="001030C5"/>
    <w:rsid w:val="00106434"/>
    <w:rsid w:val="001438FC"/>
    <w:rsid w:val="0016477F"/>
    <w:rsid w:val="00180C82"/>
    <w:rsid w:val="001A4FBF"/>
    <w:rsid w:val="001E5D3B"/>
    <w:rsid w:val="00257ECB"/>
    <w:rsid w:val="002A23FF"/>
    <w:rsid w:val="002C0F1F"/>
    <w:rsid w:val="002E25BF"/>
    <w:rsid w:val="002F5F67"/>
    <w:rsid w:val="00314DDC"/>
    <w:rsid w:val="003F7ACA"/>
    <w:rsid w:val="0048117A"/>
    <w:rsid w:val="00492AAE"/>
    <w:rsid w:val="0053792D"/>
    <w:rsid w:val="005B5938"/>
    <w:rsid w:val="005D2195"/>
    <w:rsid w:val="005E70C0"/>
    <w:rsid w:val="00634207"/>
    <w:rsid w:val="00681CC5"/>
    <w:rsid w:val="006D1F4D"/>
    <w:rsid w:val="006E05CC"/>
    <w:rsid w:val="00731A33"/>
    <w:rsid w:val="00733599"/>
    <w:rsid w:val="00746C93"/>
    <w:rsid w:val="0079070A"/>
    <w:rsid w:val="007C06ED"/>
    <w:rsid w:val="007C6858"/>
    <w:rsid w:val="007C6A9B"/>
    <w:rsid w:val="007D03E7"/>
    <w:rsid w:val="00845EDB"/>
    <w:rsid w:val="00851AB5"/>
    <w:rsid w:val="00856FFC"/>
    <w:rsid w:val="00872360"/>
    <w:rsid w:val="00907876"/>
    <w:rsid w:val="009170EA"/>
    <w:rsid w:val="009261D1"/>
    <w:rsid w:val="009551FC"/>
    <w:rsid w:val="0098280B"/>
    <w:rsid w:val="00985A33"/>
    <w:rsid w:val="009C179B"/>
    <w:rsid w:val="00A02571"/>
    <w:rsid w:val="00AC0786"/>
    <w:rsid w:val="00AE7382"/>
    <w:rsid w:val="00AF57D9"/>
    <w:rsid w:val="00B00F93"/>
    <w:rsid w:val="00B14AEB"/>
    <w:rsid w:val="00BB1C32"/>
    <w:rsid w:val="00BB7AE2"/>
    <w:rsid w:val="00C53EF3"/>
    <w:rsid w:val="00C7014F"/>
    <w:rsid w:val="00C94FF5"/>
    <w:rsid w:val="00D728E4"/>
    <w:rsid w:val="00DA3268"/>
    <w:rsid w:val="00DA5C30"/>
    <w:rsid w:val="00DD393B"/>
    <w:rsid w:val="00DD79E4"/>
    <w:rsid w:val="00DE6B54"/>
    <w:rsid w:val="00E5481F"/>
    <w:rsid w:val="00E63EFB"/>
    <w:rsid w:val="00E7443C"/>
    <w:rsid w:val="00E91B07"/>
    <w:rsid w:val="00F11376"/>
    <w:rsid w:val="00F54E3C"/>
    <w:rsid w:val="00F561DF"/>
    <w:rsid w:val="00F92B03"/>
    <w:rsid w:val="00FD3EC4"/>
    <w:rsid w:val="00FF0848"/>
    <w:rsid w:val="00FF56B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0F7EDF1"/>
  <w15:chartTrackingRefBased/>
  <w15:docId w15:val="{7AF72399-321A-1246-9A19-92BC2191008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link w:val="10"/>
    <w:uiPriority w:val="9"/>
    <w:qFormat/>
    <w:rsid w:val="00E63EFB"/>
    <w:pPr>
      <w:widowControl/>
      <w:spacing w:before="100" w:beforeAutospacing="1" w:after="100" w:afterAutospacing="1"/>
      <w:jc w:val="left"/>
      <w:outlineLvl w:val="0"/>
    </w:pPr>
    <w:rPr>
      <w:rFonts w:ascii="宋体" w:eastAsia="宋体" w:hAnsi="宋体" w:cs="宋体"/>
      <w:b/>
      <w:bCs/>
      <w:kern w:val="36"/>
      <w:sz w:val="48"/>
      <w:szCs w:val="4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1E5D3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endnote text"/>
    <w:basedOn w:val="a"/>
    <w:link w:val="a5"/>
    <w:uiPriority w:val="99"/>
    <w:semiHidden/>
    <w:unhideWhenUsed/>
    <w:rsid w:val="00180C82"/>
    <w:pPr>
      <w:snapToGrid w:val="0"/>
      <w:jc w:val="left"/>
    </w:pPr>
  </w:style>
  <w:style w:type="character" w:customStyle="1" w:styleId="a5">
    <w:name w:val="尾注文本 字符"/>
    <w:basedOn w:val="a0"/>
    <w:link w:val="a4"/>
    <w:uiPriority w:val="99"/>
    <w:semiHidden/>
    <w:rsid w:val="00180C82"/>
  </w:style>
  <w:style w:type="character" w:styleId="a6">
    <w:name w:val="endnote reference"/>
    <w:basedOn w:val="a0"/>
    <w:uiPriority w:val="99"/>
    <w:semiHidden/>
    <w:unhideWhenUsed/>
    <w:rsid w:val="00180C82"/>
    <w:rPr>
      <w:vertAlign w:val="superscript"/>
    </w:rPr>
  </w:style>
  <w:style w:type="character" w:customStyle="1" w:styleId="10">
    <w:name w:val="标题 1 字符"/>
    <w:basedOn w:val="a0"/>
    <w:link w:val="1"/>
    <w:uiPriority w:val="9"/>
    <w:rsid w:val="00E63EFB"/>
    <w:rPr>
      <w:rFonts w:ascii="宋体" w:eastAsia="宋体" w:hAnsi="宋体" w:cs="宋体"/>
      <w:b/>
      <w:bCs/>
      <w:kern w:val="36"/>
      <w:sz w:val="48"/>
      <w:szCs w:val="48"/>
    </w:rPr>
  </w:style>
  <w:style w:type="paragraph" w:styleId="a7">
    <w:name w:val="Revision"/>
    <w:hidden/>
    <w:uiPriority w:val="99"/>
    <w:semiHidden/>
    <w:rsid w:val="001438FC"/>
  </w:style>
  <w:style w:type="character" w:styleId="a8">
    <w:name w:val="line number"/>
    <w:basedOn w:val="a0"/>
    <w:uiPriority w:val="99"/>
    <w:semiHidden/>
    <w:unhideWhenUsed/>
    <w:rsid w:val="0087236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87937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822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212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E7D7D61D-9665-4142-B6A2-0C75D95D3C3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6</Pages>
  <Words>32809</Words>
  <Characters>187013</Characters>
  <Application>Microsoft Office Word</Application>
  <DocSecurity>0</DocSecurity>
  <Lines>1558</Lines>
  <Paragraphs>4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93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ong</dc:creator>
  <cp:keywords/>
  <dc:description/>
  <cp:lastModifiedBy>Chong</cp:lastModifiedBy>
  <cp:revision>5</cp:revision>
  <dcterms:created xsi:type="dcterms:W3CDTF">2022-07-02T05:56:00Z</dcterms:created>
  <dcterms:modified xsi:type="dcterms:W3CDTF">2022-07-23T22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bmc-veterinary-research</vt:lpwstr>
  </property>
  <property fmtid="{D5CDD505-2E9C-101B-9397-08002B2CF9AE}" pid="5" name="Mendeley Recent Style Name 1_1">
    <vt:lpwstr>BMC Veterinary Research</vt:lpwstr>
  </property>
  <property fmtid="{D5CDD505-2E9C-101B-9397-08002B2CF9AE}" pid="6" name="Mendeley Recent Style Id 2_1">
    <vt:lpwstr>http://www.zotero.org/styles/begell-house-apa</vt:lpwstr>
  </property>
  <property fmtid="{D5CDD505-2E9C-101B-9397-08002B2CF9AE}" pid="7" name="Mendeley Recent Style Name 2_1">
    <vt:lpwstr>Begell House - APA</vt:lpwstr>
  </property>
  <property fmtid="{D5CDD505-2E9C-101B-9397-08002B2CF9AE}" pid="8" name="Mendeley Recent Style Id 3_1">
    <vt:lpwstr>http://www.zotero.org/styles/harvard-cite-them-right</vt:lpwstr>
  </property>
  <property fmtid="{D5CDD505-2E9C-101B-9397-08002B2CF9AE}" pid="9" name="Mendeley Recent Style Name 3_1">
    <vt:lpwstr>Cite Them Right 10th edition - Harvard</vt:lpwstr>
  </property>
  <property fmtid="{D5CDD505-2E9C-101B-9397-08002B2CF9AE}" pid="10" name="Mendeley Recent Style Id 4_1">
    <vt:lpwstr>http://www.zotero.org/styles/expert-review-of-vaccines</vt:lpwstr>
  </property>
  <property fmtid="{D5CDD505-2E9C-101B-9397-08002B2CF9AE}" pid="11" name="Mendeley Recent Style Name 4_1">
    <vt:lpwstr>Expert Review of Vaccines</vt:lpwstr>
  </property>
  <property fmtid="{D5CDD505-2E9C-101B-9397-08002B2CF9AE}" pid="12" name="Mendeley Recent Style Id 5_1">
    <vt:lpwstr>http://www.zotero.org/styles/journal-of-virology</vt:lpwstr>
  </property>
  <property fmtid="{D5CDD505-2E9C-101B-9397-08002B2CF9AE}" pid="13" name="Mendeley Recent Style Name 5_1">
    <vt:lpwstr>Journal of Virology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plos-pathogens</vt:lpwstr>
  </property>
  <property fmtid="{D5CDD505-2E9C-101B-9397-08002B2CF9AE}" pid="19" name="Mendeley Recent Style Name 8_1">
    <vt:lpwstr>PLOS Pathogens</vt:lpwstr>
  </property>
  <property fmtid="{D5CDD505-2E9C-101B-9397-08002B2CF9AE}" pid="20" name="Mendeley Recent Style Id 9_1">
    <vt:lpwstr>http://www.zotero.org/styles/taylor-and-francis-apa</vt:lpwstr>
  </property>
  <property fmtid="{D5CDD505-2E9C-101B-9397-08002B2CF9AE}" pid="21" name="Mendeley Recent Style Name 9_1">
    <vt:lpwstr>Taylor &amp; Francis - APA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5eb49221-6428-39f8-b1e4-15a6bcf3a8d0</vt:lpwstr>
  </property>
  <property fmtid="{D5CDD505-2E9C-101B-9397-08002B2CF9AE}" pid="24" name="Mendeley Citation Style_1">
    <vt:lpwstr>http://www.zotero.org/styles/taylor-and-francis-apa</vt:lpwstr>
  </property>
</Properties>
</file>